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2218F" w:rsidRPr="0022218F" w:rsidRDefault="00C26C5E" w:rsidP="0022218F">
      <w:pPr>
        <w:spacing w:after="240"/>
        <w:jc w:val="center"/>
        <w:rPr>
          <w:rFonts w:ascii="Times New Roman" w:eastAsia="宋体" w:hAnsi="Times New Roman" w:cs="Times New Roman"/>
          <w:bCs/>
          <w:szCs w:val="21"/>
        </w:rPr>
      </w:pPr>
      <w:r>
        <w:rPr>
          <w:rFonts w:ascii="Times New Roman" w:eastAsia="宋体" w:hAnsi="Times New Roman" w:cs="Times New Roman"/>
          <w:b/>
          <w:szCs w:val="21"/>
        </w:rPr>
        <w:t>S</w:t>
      </w:r>
      <w:r>
        <w:rPr>
          <w:rFonts w:ascii="Times New Roman" w:eastAsia="宋体" w:hAnsi="Times New Roman" w:cs="Times New Roman" w:hint="eastAsia"/>
          <w:b/>
          <w:szCs w:val="21"/>
        </w:rPr>
        <w:t xml:space="preserve">upplement </w:t>
      </w:r>
      <w:r w:rsidR="0022218F" w:rsidRPr="002C4D4E">
        <w:rPr>
          <w:rFonts w:ascii="Times New Roman" w:eastAsia="宋体" w:hAnsi="Times New Roman" w:cs="Times New Roman" w:hint="eastAsia"/>
          <w:b/>
          <w:szCs w:val="21"/>
        </w:rPr>
        <w:t xml:space="preserve">Table </w:t>
      </w:r>
      <w:r w:rsidR="0022218F" w:rsidRPr="002C4D4E">
        <w:rPr>
          <w:rFonts w:ascii="Times New Roman" w:eastAsia="宋体" w:hAnsi="Times New Roman" w:cs="Times New Roman"/>
          <w:b/>
          <w:szCs w:val="21"/>
        </w:rPr>
        <w:t>1</w:t>
      </w:r>
      <w:r w:rsidR="0022218F" w:rsidRPr="002C4D4E">
        <w:rPr>
          <w:rFonts w:ascii="Times New Roman" w:eastAsia="宋体" w:hAnsi="Times New Roman" w:cs="Times New Roman" w:hint="eastAsia"/>
          <w:b/>
          <w:szCs w:val="21"/>
        </w:rPr>
        <w:t>.</w:t>
      </w:r>
      <w:r w:rsidR="0022218F" w:rsidRPr="0022218F">
        <w:rPr>
          <w:rFonts w:ascii="Times New Roman" w:eastAsia="宋体" w:hAnsi="Times New Roman" w:cs="Times New Roman"/>
          <w:b/>
          <w:szCs w:val="21"/>
        </w:rPr>
        <w:t xml:space="preserve"> </w:t>
      </w:r>
      <w:r w:rsidR="0022218F" w:rsidRPr="0022218F">
        <w:rPr>
          <w:rFonts w:ascii="Times New Roman" w:eastAsia="宋体" w:hAnsi="Times New Roman" w:cs="Times New Roman" w:hint="eastAsia"/>
          <w:szCs w:val="21"/>
        </w:rPr>
        <w:t>W</w:t>
      </w:r>
      <w:r w:rsidR="0022218F" w:rsidRPr="0022218F">
        <w:rPr>
          <w:rFonts w:ascii="Times New Roman" w:eastAsia="宋体" w:hAnsi="Times New Roman" w:cs="Times New Roman"/>
          <w:szCs w:val="21"/>
        </w:rPr>
        <w:t>orldwide</w:t>
      </w:r>
      <w:r w:rsidR="0022218F" w:rsidRPr="0022218F">
        <w:rPr>
          <w:rFonts w:ascii="Times New Roman" w:eastAsia="宋体" w:hAnsi="Times New Roman" w:cs="Times New Roman" w:hint="eastAsia"/>
          <w:b/>
          <w:szCs w:val="21"/>
        </w:rPr>
        <w:t xml:space="preserve"> </w:t>
      </w:r>
      <w:r w:rsidR="0022218F" w:rsidRPr="0022218F">
        <w:rPr>
          <w:rFonts w:ascii="Times New Roman" w:eastAsia="宋体" w:hAnsi="Times New Roman" w:cs="Times New Roman"/>
          <w:bCs/>
          <w:szCs w:val="21"/>
        </w:rPr>
        <w:t xml:space="preserve">distribution </w:t>
      </w:r>
      <w:r w:rsidR="0022218F" w:rsidRPr="0022218F">
        <w:rPr>
          <w:rFonts w:ascii="Times New Roman" w:eastAsia="宋体" w:hAnsi="Times New Roman" w:cs="Times New Roman" w:hint="eastAsia"/>
          <w:bCs/>
          <w:szCs w:val="21"/>
        </w:rPr>
        <w:t>of</w:t>
      </w:r>
      <w:r w:rsidR="0022218F" w:rsidRPr="0022218F">
        <w:rPr>
          <w:rFonts w:ascii="Times New Roman" w:eastAsia="宋体" w:hAnsi="Times New Roman" w:cs="Times New Roman"/>
          <w:bCs/>
          <w:szCs w:val="21"/>
        </w:rPr>
        <w:t xml:space="preserve"> </w:t>
      </w:r>
      <w:r w:rsidR="000A5065">
        <w:rPr>
          <w:rFonts w:ascii="Times New Roman" w:eastAsia="宋体" w:hAnsi="Times New Roman" w:cs="Times New Roman"/>
          <w:bCs/>
          <w:szCs w:val="21"/>
        </w:rPr>
        <w:t>VUS</w:t>
      </w:r>
      <w:r w:rsidR="00C27B5C" w:rsidRPr="00C27B5C">
        <w:t xml:space="preserve"> </w:t>
      </w:r>
      <w:r w:rsidR="00C27B5C" w:rsidRPr="00C27B5C">
        <w:rPr>
          <w:rFonts w:ascii="Times New Roman" w:eastAsia="宋体" w:hAnsi="Times New Roman" w:cs="Times New Roman"/>
          <w:bCs/>
          <w:szCs w:val="21"/>
        </w:rPr>
        <w:t xml:space="preserve">symptomatic </w:t>
      </w:r>
      <w:r w:rsidR="00C27B5C" w:rsidRPr="00C27B5C">
        <w:rPr>
          <w:rFonts w:ascii="Times New Roman" w:eastAsia="宋体" w:hAnsi="Times New Roman" w:cs="Times New Roman"/>
          <w:bCs/>
          <w:i/>
          <w:iCs/>
          <w:szCs w:val="21"/>
        </w:rPr>
        <w:t>HTRA1</w:t>
      </w:r>
      <w:r w:rsidR="00C27B5C" w:rsidRPr="00C27B5C">
        <w:rPr>
          <w:rFonts w:ascii="Times New Roman" w:eastAsia="宋体" w:hAnsi="Times New Roman" w:cs="Times New Roman"/>
          <w:bCs/>
          <w:szCs w:val="21"/>
        </w:rPr>
        <w:t xml:space="preserve"> variant carriers</w:t>
      </w:r>
    </w:p>
    <w:tbl>
      <w:tblPr>
        <w:tblW w:w="11340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/>
      </w:tblPr>
      <w:tblGrid>
        <w:gridCol w:w="1134"/>
        <w:gridCol w:w="950"/>
        <w:gridCol w:w="1134"/>
        <w:gridCol w:w="1318"/>
        <w:gridCol w:w="950"/>
        <w:gridCol w:w="1318"/>
        <w:gridCol w:w="1517"/>
        <w:gridCol w:w="751"/>
        <w:gridCol w:w="950"/>
        <w:gridCol w:w="1318"/>
      </w:tblGrid>
      <w:tr w:rsidR="0022218F" w:rsidRPr="0022218F" w:rsidTr="0069406B">
        <w:trPr>
          <w:trHeight w:val="717"/>
          <w:jc w:val="center"/>
        </w:trPr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22218F" w:rsidRPr="0022218F" w:rsidRDefault="0022218F" w:rsidP="0022218F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ases</w:t>
            </w:r>
          </w:p>
        </w:tc>
        <w:tc>
          <w:tcPr>
            <w:tcW w:w="950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22218F" w:rsidRPr="0022218F" w:rsidRDefault="0022218F" w:rsidP="0022218F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Gender/</w:t>
            </w:r>
            <w:r w:rsidR="00006A99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Onset ag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22218F" w:rsidRPr="0022218F" w:rsidRDefault="0022218F" w:rsidP="0022218F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N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ationality</w:t>
            </w:r>
          </w:p>
        </w:tc>
        <w:tc>
          <w:tcPr>
            <w:tcW w:w="13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22218F" w:rsidRPr="0069406B" w:rsidRDefault="0022218F" w:rsidP="0022218F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C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linical manifestations</w:t>
            </w:r>
          </w:p>
        </w:tc>
        <w:tc>
          <w:tcPr>
            <w:tcW w:w="950" w:type="dxa"/>
            <w:tcBorders>
              <w:top w:val="single" w:sz="4" w:space="0" w:color="auto"/>
              <w:bottom w:val="single" w:sz="4" w:space="0" w:color="auto"/>
            </w:tcBorders>
          </w:tcPr>
          <w:p w:rsidR="0022218F" w:rsidRPr="0022218F" w:rsidRDefault="0022218F" w:rsidP="0022218F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I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maging</w:t>
            </w:r>
          </w:p>
        </w:tc>
        <w:tc>
          <w:tcPr>
            <w:tcW w:w="1318" w:type="dxa"/>
            <w:tcBorders>
              <w:top w:val="single" w:sz="4" w:space="0" w:color="auto"/>
              <w:bottom w:val="single" w:sz="4" w:space="0" w:color="auto"/>
            </w:tcBorders>
          </w:tcPr>
          <w:p w:rsidR="0022218F" w:rsidRPr="0022218F" w:rsidRDefault="0022218F" w:rsidP="0022218F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A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companying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disease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s</w:t>
            </w:r>
          </w:p>
        </w:tc>
        <w:tc>
          <w:tcPr>
            <w:tcW w:w="1517" w:type="dxa"/>
            <w:tcBorders>
              <w:top w:val="single" w:sz="4" w:space="0" w:color="auto"/>
              <w:bottom w:val="single" w:sz="4" w:space="0" w:color="auto"/>
            </w:tcBorders>
          </w:tcPr>
          <w:p w:rsidR="0022218F" w:rsidRPr="00C27B5C" w:rsidRDefault="00C27B5C" w:rsidP="0022218F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C27B5C">
              <w:rPr>
                <w:rFonts w:ascii="Times New Roman" w:eastAsia="宋体" w:hAnsi="Times New Roman" w:cs="Times New Roman"/>
                <w:bCs/>
                <w:sz w:val="18"/>
                <w:szCs w:val="18"/>
              </w:rPr>
              <w:t>Variants (NM_002775.5)</w:t>
            </w:r>
          </w:p>
        </w:tc>
        <w:tc>
          <w:tcPr>
            <w:tcW w:w="7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22218F" w:rsidRPr="0022218F" w:rsidRDefault="0022218F" w:rsidP="0022218F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Exon</w:t>
            </w:r>
          </w:p>
        </w:tc>
        <w:tc>
          <w:tcPr>
            <w:tcW w:w="9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22218F" w:rsidRPr="0022218F" w:rsidRDefault="0022218F" w:rsidP="0022218F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HtrA1 p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rotease activity</w:t>
            </w:r>
          </w:p>
        </w:tc>
        <w:tc>
          <w:tcPr>
            <w:tcW w:w="1318" w:type="dxa"/>
            <w:tcBorders>
              <w:top w:val="single" w:sz="4" w:space="0" w:color="auto"/>
              <w:bottom w:val="single" w:sz="4" w:space="0" w:color="auto"/>
            </w:tcBorders>
          </w:tcPr>
          <w:p w:rsidR="0022218F" w:rsidRPr="0022218F" w:rsidRDefault="0022218F" w:rsidP="0022218F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ACMG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riteria</w:t>
            </w:r>
          </w:p>
        </w:tc>
      </w:tr>
      <w:tr w:rsidR="00A4237D" w:rsidRPr="0022218F" w:rsidTr="0069406B">
        <w:trPr>
          <w:jc w:val="center"/>
        </w:trPr>
        <w:tc>
          <w:tcPr>
            <w:tcW w:w="1134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b/>
                <w:noProof/>
                <w:sz w:val="18"/>
                <w:szCs w:val="18"/>
              </w:rPr>
            </w:pPr>
            <w:proofErr w:type="spellStart"/>
            <w:r w:rsidRPr="0022218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Verdura</w:t>
            </w:r>
            <w:proofErr w:type="spellEnd"/>
            <w:r w:rsidRPr="0022218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WZXJkdXJhPC9BdXRob3I+PFllYXI+MjAxNTwvWWVhcj48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LiYjeEQ7NiBTZXJ2aWNl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IHRvdXJuaWVyLWxhc3Nl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WZXJkdXJhPC9BdXRob3I+PFllYXI+MjAxNTwvWWVhcj48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LiYjeEQ7NiBTZXJ2aWNl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IHRvdXJuaWVyLWxhc3Nl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.DATA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1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950" w:type="dxa"/>
            <w:tcBorders>
              <w:righ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M/56</w:t>
            </w:r>
          </w:p>
        </w:tc>
        <w:tc>
          <w:tcPr>
            <w:tcW w:w="1134" w:type="dxa"/>
            <w:tcBorders>
              <w:lef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Fr</w:t>
            </w:r>
            <w:r w:rsidR="003B10C6">
              <w:rPr>
                <w:rFonts w:ascii="Times New Roman" w:eastAsia="宋体" w:hAnsi="Times New Roman" w:cs="Times New Roman"/>
                <w:sz w:val="18"/>
                <w:szCs w:val="18"/>
              </w:rPr>
              <w:t>ance</w:t>
            </w:r>
          </w:p>
        </w:tc>
        <w:tc>
          <w:tcPr>
            <w:tcW w:w="1318" w:type="dxa"/>
            <w:shd w:val="clear" w:color="auto" w:fill="auto"/>
          </w:tcPr>
          <w:p w:rsidR="00A4237D" w:rsidRPr="0069406B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C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ognitive impairment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gait disorders</w:t>
            </w:r>
          </w:p>
        </w:tc>
        <w:tc>
          <w:tcPr>
            <w:tcW w:w="950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WMH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LIs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517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.361A&gt;C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,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p.S121R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751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Exon 1</w:t>
            </w:r>
          </w:p>
        </w:tc>
        <w:tc>
          <w:tcPr>
            <w:tcW w:w="950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Normal </w: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/>
            </w:r>
            <w:r w:rsidR="006D113E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&lt;EndNote&gt;&lt;Cite&gt;&lt;Author&gt;Uemura&lt;/Author&gt;&lt;Year&gt;2019&lt;/Year&gt;&lt;RecNum&gt;7&lt;/RecNum&gt;&lt;DisplayText&gt;&lt;style face="superscript"&gt;2&lt;/style&gt;&lt;/DisplayText&gt;&lt;record&gt;&lt;rec-number&gt;7&lt;/rec-number&gt;&lt;foreign-keys&gt;&lt;key app="EN" db-id="d50e22sas9e9aved5xax02w5r5pfe259df0v" timestamp="1607593067"&gt;7&lt;/key&gt;&lt;/foreign-keys&gt;&lt;ref-type name="Journal Article"&gt;17&lt;/ref-type&gt;&lt;contributors&gt;&lt;authors&gt;&lt;author&gt;Uemura, M&lt;/author&gt;&lt;author&gt;Nozaki, H&lt;/author&gt;&lt;author&gt;Koyama, A&lt;/author&gt;&lt;author&gt;Sakai, N&lt;/author&gt;&lt;author&gt;Ando, S&lt;/author&gt;&lt;author&gt;Kanazawa, M&lt;/author&gt;&lt;author&gt;Kato, T&lt;/author&gt;&lt;author&gt;Onodera, O &lt;/author&gt;&lt;/authors&gt;&lt;/contributors&gt;&lt;titles&gt;&lt;title&gt;HTRA1 Mutations Identified in Symptomatic Carriers Have the Property of Interfering the Trimer-Dependent Activation Cascade&lt;/title&gt;&lt;secondary-title&gt;Frontiers in neurology&lt;/secondary-title&gt;&lt;/titles&gt;&lt;periodical&gt;&lt;full-title&gt;Frontiers in neurology&lt;/full-title&gt;&lt;/periodical&gt;&lt;pages&gt;693&lt;/pages&gt;&lt;volume&gt;10&lt;/volume&gt;&lt;dates&gt;&lt;year&gt;2019&lt;/year&gt;&lt;/dates&gt;&lt;accession-num&gt;31316458&lt;/accession-num&gt;&lt;label&gt;2.889&lt;/label&gt;&lt;urls&gt;&lt;/urls&gt;&lt;electronic-resource-num&gt;10.3389/fneur.2019.00693&lt;/electronic-resource-num&gt;&lt;/record&gt;&lt;/Cite&gt;&lt;/EndNote&gt;</w:instrTex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2</w: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US (PM2_Supporting+PP3)</w:t>
            </w:r>
          </w:p>
        </w:tc>
      </w:tr>
      <w:tr w:rsidR="00A4237D" w:rsidRPr="0022218F" w:rsidTr="0069406B">
        <w:trPr>
          <w:jc w:val="center"/>
        </w:trPr>
        <w:tc>
          <w:tcPr>
            <w:tcW w:w="1134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pPr>
            <w:proofErr w:type="spellStart"/>
            <w:r w:rsidRPr="0022218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Verdura</w:t>
            </w:r>
            <w:proofErr w:type="spellEnd"/>
            <w:r w:rsidRPr="0022218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WZXJkdXJhPC9BdXRob3I+PFllYXI+MjAxNTwvWWVhcj48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LiYjeEQ7NiBTZXJ2aWNl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IHRvdXJuaWVyLWxhc3Nl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WZXJkdXJhPC9BdXRob3I+PFllYXI+MjAxNTwvWWVhcj48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LiYjeEQ7NiBTZXJ2aWNl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IHRvdXJuaWVyLWxhc3Nl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.DATA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1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950" w:type="dxa"/>
            <w:tcBorders>
              <w:righ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M/50</w:t>
            </w:r>
          </w:p>
        </w:tc>
        <w:tc>
          <w:tcPr>
            <w:tcW w:w="1134" w:type="dxa"/>
            <w:tcBorders>
              <w:lef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Fr</w:t>
            </w:r>
            <w:r w:rsidR="003B10C6">
              <w:rPr>
                <w:rFonts w:ascii="Times New Roman" w:eastAsia="宋体" w:hAnsi="Times New Roman" w:cs="Times New Roman"/>
                <w:sz w:val="18"/>
                <w:szCs w:val="18"/>
              </w:rPr>
              <w:t>ance</w:t>
            </w:r>
          </w:p>
        </w:tc>
        <w:tc>
          <w:tcPr>
            <w:tcW w:w="1318" w:type="dxa"/>
            <w:shd w:val="clear" w:color="auto" w:fill="auto"/>
          </w:tcPr>
          <w:p w:rsidR="00A4237D" w:rsidRPr="0069406B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S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eizures</w:t>
            </w:r>
          </w:p>
        </w:tc>
        <w:tc>
          <w:tcPr>
            <w:tcW w:w="950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WMH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LIs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H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ypertension</w:t>
            </w:r>
          </w:p>
        </w:tc>
        <w:tc>
          <w:tcPr>
            <w:tcW w:w="1517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.367G&gt;T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,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p.A123S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751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Exon 1</w:t>
            </w:r>
          </w:p>
        </w:tc>
        <w:tc>
          <w:tcPr>
            <w:tcW w:w="950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ormal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/>
            </w:r>
            <w:r w:rsidR="006D113E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&lt;EndNote&gt;&lt;Cite&gt;&lt;Author&gt;Uemura&lt;/Author&gt;&lt;Year&gt;2019&lt;/Year&gt;&lt;RecNum&gt;7&lt;/RecNum&gt;&lt;DisplayText&gt;&lt;style face="superscript"&gt;2&lt;/style&gt;&lt;/DisplayText&gt;&lt;record&gt;&lt;rec-number&gt;7&lt;/rec-number&gt;&lt;foreign-keys&gt;&lt;key app="EN" db-id="d50e22sas9e9aved5xax02w5r5pfe259df0v" timestamp="1607593067"&gt;7&lt;/key&gt;&lt;/foreign-keys&gt;&lt;ref-type name="Journal Article"&gt;17&lt;/ref-type&gt;&lt;contributors&gt;&lt;authors&gt;&lt;author&gt;Uemura, M&lt;/author&gt;&lt;author&gt;Nozaki, H&lt;/author&gt;&lt;author&gt;Koyama, A&lt;/author&gt;&lt;author&gt;Sakai, N&lt;/author&gt;&lt;author&gt;Ando, S&lt;/author&gt;&lt;author&gt;Kanazawa, M&lt;/author&gt;&lt;author&gt;Kato, T&lt;/author&gt;&lt;author&gt;Onodera, O &lt;/author&gt;&lt;/authors&gt;&lt;/contributors&gt;&lt;titles&gt;&lt;title&gt;HTRA1 Mutations Identified in Symptomatic Carriers Have the Property of Interfering the Trimer-Dependent Activation Cascade&lt;/title&gt;&lt;secondary-title&gt;Frontiers in neurology&lt;/secondary-title&gt;&lt;/titles&gt;&lt;periodical&gt;&lt;full-title&gt;Frontiers in neurology&lt;/full-title&gt;&lt;/periodical&gt;&lt;pages&gt;693&lt;/pages&gt;&lt;volume&gt;10&lt;/volume&gt;&lt;dates&gt;&lt;year&gt;2019&lt;/year&gt;&lt;/dates&gt;&lt;accession-num&gt;31316458&lt;/accession-num&gt;&lt;label&gt;2.889&lt;/label&gt;&lt;urls&gt;&lt;/urls&gt;&lt;electronic-resource-num&gt;10.3389/fneur.2019.00693&lt;/electronic-resource-num&gt;&lt;/record&gt;&lt;/Cite&gt;&lt;/EndNote&gt;</w:instrTex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2</w: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US (PM2_Supporting)</w:t>
            </w:r>
          </w:p>
        </w:tc>
      </w:tr>
      <w:tr w:rsidR="00A4237D" w:rsidRPr="0022218F" w:rsidTr="0069406B">
        <w:trPr>
          <w:jc w:val="center"/>
        </w:trPr>
        <w:tc>
          <w:tcPr>
            <w:tcW w:w="1134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pPr>
            <w:proofErr w:type="spellStart"/>
            <w:r w:rsidRPr="0022218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Verdura</w:t>
            </w:r>
            <w:proofErr w:type="spellEnd"/>
            <w:r w:rsidRPr="0022218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WZXJkdXJhPC9BdXRob3I+PFllYXI+MjAxNTwvWWVhcj48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LiYjeEQ7NiBTZXJ2aWNl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IHRvdXJuaWVyLWxhc3Nl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WZXJkdXJhPC9BdXRob3I+PFllYXI+MjAxNTwvWWVhcj48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LiYjeEQ7NiBTZXJ2aWNl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IHRvdXJuaWVyLWxhc3Nl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.DATA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1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950" w:type="dxa"/>
            <w:tcBorders>
              <w:righ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F/58</w:t>
            </w:r>
          </w:p>
        </w:tc>
        <w:tc>
          <w:tcPr>
            <w:tcW w:w="1134" w:type="dxa"/>
            <w:tcBorders>
              <w:lef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Fr</w:t>
            </w:r>
            <w:r w:rsidR="003B10C6">
              <w:rPr>
                <w:rFonts w:ascii="Times New Roman" w:eastAsia="宋体" w:hAnsi="Times New Roman" w:cs="Times New Roman"/>
                <w:sz w:val="18"/>
                <w:szCs w:val="18"/>
              </w:rPr>
              <w:t>ance</w:t>
            </w:r>
          </w:p>
        </w:tc>
        <w:tc>
          <w:tcPr>
            <w:tcW w:w="1318" w:type="dxa"/>
            <w:shd w:val="clear" w:color="auto" w:fill="auto"/>
          </w:tcPr>
          <w:p w:rsidR="00A4237D" w:rsidRPr="0069406B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M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igraine</w:t>
            </w:r>
          </w:p>
        </w:tc>
        <w:tc>
          <w:tcPr>
            <w:tcW w:w="950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WMHs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517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.397C&gt;G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,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p.R133G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751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Exon 1</w:t>
            </w:r>
          </w:p>
        </w:tc>
        <w:tc>
          <w:tcPr>
            <w:tcW w:w="950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ormal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/>
            </w:r>
            <w:r w:rsidR="006D113E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&lt;EndNote&gt;&lt;Cite&gt;&lt;Author&gt;Uemura&lt;/Author&gt;&lt;Year&gt;2019&lt;/Year&gt;&lt;RecNum&gt;7&lt;/RecNum&gt;&lt;DisplayText&gt;&lt;style face="superscript"&gt;2&lt;/style&gt;&lt;/DisplayText&gt;&lt;record&gt;&lt;rec-number&gt;7&lt;/rec-number&gt;&lt;foreign-keys&gt;&lt;key app="EN" db-id="d50e22sas9e9aved5xax02w5r5pfe259df0v" timestamp="1607593067"&gt;7&lt;/key&gt;&lt;/foreign-keys&gt;&lt;ref-type name="Journal Article"&gt;17&lt;/ref-type&gt;&lt;contributors&gt;&lt;authors&gt;&lt;author&gt;Uemura, M&lt;/author&gt;&lt;author&gt;Nozaki, H&lt;/author&gt;&lt;author&gt;Koyama, A&lt;/author&gt;&lt;author&gt;Sakai, N&lt;/author&gt;&lt;author&gt;Ando, S&lt;/author&gt;&lt;author&gt;Kanazawa, M&lt;/author&gt;&lt;author&gt;Kato, T&lt;/author&gt;&lt;author&gt;Onodera, O &lt;/author&gt;&lt;/authors&gt;&lt;/contributors&gt;&lt;titles&gt;&lt;title&gt;HTRA1 Mutations Identified in Symptomatic Carriers Have the Property of Interfering the Trimer-Dependent Activation Cascade&lt;/title&gt;&lt;secondary-title&gt;Frontiers in neurology&lt;/secondary-title&gt;&lt;/titles&gt;&lt;periodical&gt;&lt;full-title&gt;Frontiers in neurology&lt;/full-title&gt;&lt;/periodical&gt;&lt;pages&gt;693&lt;/pages&gt;&lt;volume&gt;10&lt;/volume&gt;&lt;dates&gt;&lt;year&gt;2019&lt;/year&gt;&lt;/dates&gt;&lt;accession-num&gt;31316458&lt;/accession-num&gt;&lt;label&gt;2.889&lt;/label&gt;&lt;urls&gt;&lt;/urls&gt;&lt;electronic-resource-num&gt;10.3389/fneur.2019.00693&lt;/electronic-resource-num&gt;&lt;/record&gt;&lt;/Cite&gt;&lt;/EndNote&gt;</w:instrTex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2</w: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US (PM2_Supporting)</w:t>
            </w:r>
          </w:p>
        </w:tc>
      </w:tr>
      <w:tr w:rsidR="00A4237D" w:rsidRPr="0022218F" w:rsidTr="0069406B">
        <w:trPr>
          <w:jc w:val="center"/>
        </w:trPr>
        <w:tc>
          <w:tcPr>
            <w:tcW w:w="1134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Donato</w:t>
            </w:r>
            <w:r w:rsidRPr="0022218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EaSBEb25hdG88L0F1dGhvcj48WWVhcj4yMDE3PC9ZZWFy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EaSBEb25hdG88L0F1dGhvcj48WWVhcj4yMDE3PC9ZZWFy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.DATA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3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950" w:type="dxa"/>
            <w:tcBorders>
              <w:righ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F/63</w:t>
            </w:r>
          </w:p>
        </w:tc>
        <w:tc>
          <w:tcPr>
            <w:tcW w:w="1134" w:type="dxa"/>
            <w:tcBorders>
              <w:lef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Italy</w:t>
            </w:r>
          </w:p>
        </w:tc>
        <w:tc>
          <w:tcPr>
            <w:tcW w:w="1318" w:type="dxa"/>
            <w:shd w:val="clear" w:color="auto" w:fill="auto"/>
          </w:tcPr>
          <w:p w:rsidR="00A4237D" w:rsidRPr="0069406B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S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troke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cognitive impairment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gait disorders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psychiatric disorders</w:t>
            </w:r>
          </w:p>
        </w:tc>
        <w:tc>
          <w:tcPr>
            <w:tcW w:w="950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WMHs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517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.406A&gt;G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p.S136G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751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Exon 1</w:t>
            </w:r>
          </w:p>
        </w:tc>
        <w:tc>
          <w:tcPr>
            <w:tcW w:w="950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US (PM2_Supporting)</w:t>
            </w:r>
          </w:p>
        </w:tc>
      </w:tr>
      <w:tr w:rsidR="00A4237D" w:rsidRPr="0022218F" w:rsidTr="0069406B">
        <w:trPr>
          <w:jc w:val="center"/>
        </w:trPr>
        <w:tc>
          <w:tcPr>
            <w:tcW w:w="1134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Donato</w:t>
            </w:r>
            <w:r w:rsidRPr="0022218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EaSBEb25hdG88L0F1dGhvcj48WWVhcj4yMDE3PC9ZZWFy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EaSBEb25hdG88L0F1dGhvcj48WWVhcj4yMDE3PC9ZZWFy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.DATA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3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950" w:type="dxa"/>
            <w:tcBorders>
              <w:righ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M/59</w:t>
            </w:r>
          </w:p>
        </w:tc>
        <w:tc>
          <w:tcPr>
            <w:tcW w:w="1134" w:type="dxa"/>
            <w:tcBorders>
              <w:lef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Italy</w:t>
            </w:r>
          </w:p>
        </w:tc>
        <w:tc>
          <w:tcPr>
            <w:tcW w:w="1318" w:type="dxa"/>
            <w:shd w:val="clear" w:color="auto" w:fill="auto"/>
          </w:tcPr>
          <w:p w:rsidR="00A4237D" w:rsidRPr="0069406B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C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ognitive impairment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gait disorders </w:t>
            </w:r>
          </w:p>
        </w:tc>
        <w:tc>
          <w:tcPr>
            <w:tcW w:w="950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WMH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MBs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517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.451C&gt;A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,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p.Q151K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751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Exon 1 </w:t>
            </w:r>
          </w:p>
        </w:tc>
        <w:tc>
          <w:tcPr>
            <w:tcW w:w="950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US (PM2_Supporting)</w:t>
            </w:r>
          </w:p>
        </w:tc>
      </w:tr>
      <w:tr w:rsidR="00A4237D" w:rsidRPr="0022218F" w:rsidTr="0069406B">
        <w:trPr>
          <w:jc w:val="center"/>
        </w:trPr>
        <w:tc>
          <w:tcPr>
            <w:tcW w:w="1134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Pati</w:t>
            </w:r>
            <w:r w:rsidRPr="0022218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="007E4EF5" w:rsidRPr="0022218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QYXRpPC9BdXRob3I+PFllYXI+MjAxODwvWWVhcj48UmVj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</w:fldData>
              </w:fldChar>
            </w:r>
            <w:r w:rsidR="006D113E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 </w:instrText>
            </w:r>
            <w:r w:rsidR="007E4E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QYXRpPC9BdXRob3I+PFllYXI+MjAxODwvWWVhcj48UmVj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</w:fldData>
              </w:fldChar>
            </w:r>
            <w:r w:rsidR="006D113E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.DATA </w:instrText>
            </w:r>
            <w:r w:rsidR="007E4E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="007E4E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  <w:r w:rsidR="007E4EF5" w:rsidRPr="0022218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="007E4EF5" w:rsidRPr="0022218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  <w:vertAlign w:val="superscript"/>
              </w:rPr>
              <w:t>4</w:t>
            </w:r>
            <w:r w:rsidR="007E4EF5" w:rsidRPr="0022218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50" w:type="dxa"/>
            <w:tcBorders>
              <w:righ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M/59</w:t>
            </w:r>
          </w:p>
        </w:tc>
        <w:tc>
          <w:tcPr>
            <w:tcW w:w="1134" w:type="dxa"/>
            <w:tcBorders>
              <w:lef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Italy</w:t>
            </w:r>
          </w:p>
        </w:tc>
        <w:tc>
          <w:tcPr>
            <w:tcW w:w="1318" w:type="dxa"/>
            <w:shd w:val="clear" w:color="auto" w:fill="auto"/>
          </w:tcPr>
          <w:p w:rsidR="00A4237D" w:rsidRPr="0069406B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C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ognitive impairment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gait disorders</w:t>
            </w:r>
          </w:p>
        </w:tc>
        <w:tc>
          <w:tcPr>
            <w:tcW w:w="950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WMH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MBs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P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soriatic arthritis</w:t>
            </w:r>
          </w:p>
        </w:tc>
        <w:tc>
          <w:tcPr>
            <w:tcW w:w="1517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.451C&gt;A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,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p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>.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Q151K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751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Exon 1</w:t>
            </w:r>
          </w:p>
        </w:tc>
        <w:tc>
          <w:tcPr>
            <w:tcW w:w="950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US (PM2_Supporting)</w:t>
            </w:r>
          </w:p>
        </w:tc>
      </w:tr>
      <w:tr w:rsidR="00A4237D" w:rsidRPr="0022218F" w:rsidTr="0069406B">
        <w:trPr>
          <w:jc w:val="center"/>
        </w:trPr>
        <w:tc>
          <w:tcPr>
            <w:tcW w:w="1134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Zhang</w:t>
            </w:r>
            <w:r w:rsidRPr="0022218F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t xml:space="preserve"> 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aaGFuZzwvQXV0aG9yPjxZZWFyPjIwMTg8L1llYXI+PFJl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aaGFuZzwvQXV0aG9yPjxZZWFyPjIwMTg8L1llYXI+PFJl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.DATA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5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950" w:type="dxa"/>
            <w:tcBorders>
              <w:righ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M/64 </w:t>
            </w:r>
          </w:p>
        </w:tc>
        <w:tc>
          <w:tcPr>
            <w:tcW w:w="1134" w:type="dxa"/>
            <w:tcBorders>
              <w:lef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hina</w:t>
            </w:r>
          </w:p>
        </w:tc>
        <w:tc>
          <w:tcPr>
            <w:tcW w:w="1318" w:type="dxa"/>
            <w:shd w:val="clear" w:color="auto" w:fill="auto"/>
          </w:tcPr>
          <w:p w:rsidR="00A4237D" w:rsidRPr="0069406B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S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troke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cognitive impairment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alopecia</w:t>
            </w:r>
          </w:p>
        </w:tc>
        <w:tc>
          <w:tcPr>
            <w:tcW w:w="950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WMH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LI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MBs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H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ypertension</w:t>
            </w:r>
          </w:p>
        </w:tc>
        <w:tc>
          <w:tcPr>
            <w:tcW w:w="1517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.527T&gt;C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,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p.V176A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751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Exon 2</w:t>
            </w:r>
          </w:p>
        </w:tc>
        <w:tc>
          <w:tcPr>
            <w:tcW w:w="950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US (PM1+PM2_Supporting+PP3)</w:t>
            </w:r>
          </w:p>
        </w:tc>
      </w:tr>
      <w:tr w:rsidR="00A4237D" w:rsidRPr="0022218F" w:rsidTr="0069406B">
        <w:trPr>
          <w:jc w:val="center"/>
        </w:trPr>
        <w:tc>
          <w:tcPr>
            <w:tcW w:w="1134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pPr>
            <w:r w:rsidRPr="00522572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 xml:space="preserve">Grigaitė </w: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HcmlnYWl0xJc8L0F1dGhvcj48WWVhcj4yMDIxPC9ZZWFy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HcmlnYWl0xJc8L0F1dGhvcj48WWVhcj4yMDIxPC9ZZWFy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.DATA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6</w: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950" w:type="dxa"/>
            <w:tcBorders>
              <w:righ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sz w:val="18"/>
                <w:szCs w:val="18"/>
              </w:rPr>
              <w:t>M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>/36</w:t>
            </w:r>
          </w:p>
        </w:tc>
        <w:tc>
          <w:tcPr>
            <w:tcW w:w="1134" w:type="dxa"/>
            <w:tcBorders>
              <w:lef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952700">
              <w:rPr>
                <w:rFonts w:ascii="Times New Roman" w:eastAsia="宋体" w:hAnsi="Times New Roman" w:cs="Times New Roman"/>
                <w:sz w:val="18"/>
                <w:szCs w:val="18"/>
              </w:rPr>
              <w:t>Lithuanian</w:t>
            </w:r>
          </w:p>
        </w:tc>
        <w:tc>
          <w:tcPr>
            <w:tcW w:w="1318" w:type="dxa"/>
            <w:shd w:val="clear" w:color="auto" w:fill="auto"/>
          </w:tcPr>
          <w:p w:rsidR="00A4237D" w:rsidRPr="0069406B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S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troke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cognitive impairment</w:t>
            </w:r>
          </w:p>
        </w:tc>
        <w:tc>
          <w:tcPr>
            <w:tcW w:w="950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WMH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LI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MBs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H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ypertension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dyslipidemia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smoking</w:t>
            </w:r>
          </w:p>
        </w:tc>
        <w:tc>
          <w:tcPr>
            <w:tcW w:w="1517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52257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c.533_535del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>,</w:t>
            </w:r>
            <w:r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52257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p.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>K</w:t>
            </w:r>
            <w:r w:rsidRPr="0052257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178del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751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Exon 2</w:t>
            </w:r>
          </w:p>
        </w:tc>
        <w:tc>
          <w:tcPr>
            <w:tcW w:w="950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US (PM1+PM2_Supporting+PP3)</w:t>
            </w:r>
          </w:p>
        </w:tc>
      </w:tr>
      <w:tr w:rsidR="00A4237D" w:rsidRPr="0022218F" w:rsidTr="0069406B">
        <w:trPr>
          <w:jc w:val="center"/>
        </w:trPr>
        <w:tc>
          <w:tcPr>
            <w:tcW w:w="1134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Donato</w:t>
            </w:r>
            <w:r w:rsidRPr="0022218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EaSBEb25hdG88L0F1dGhvcj48WWVhcj4yMDE3PC9ZZWFy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EaSBEb25hdG88L0F1dGhvcj48WWVhcj4yMDE3PC9ZZWFy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.DATA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3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950" w:type="dxa"/>
            <w:tcBorders>
              <w:righ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M/55</w:t>
            </w:r>
          </w:p>
        </w:tc>
        <w:tc>
          <w:tcPr>
            <w:tcW w:w="1134" w:type="dxa"/>
            <w:tcBorders>
              <w:lef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Italy</w:t>
            </w:r>
          </w:p>
        </w:tc>
        <w:tc>
          <w:tcPr>
            <w:tcW w:w="1318" w:type="dxa"/>
            <w:shd w:val="clear" w:color="auto" w:fill="auto"/>
          </w:tcPr>
          <w:p w:rsidR="00A4237D" w:rsidRPr="0069406B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C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ognitive impairment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gait disorders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psychiatric disorders</w:t>
            </w:r>
          </w:p>
        </w:tc>
        <w:tc>
          <w:tcPr>
            <w:tcW w:w="950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WMH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LIs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H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ypertension</w:t>
            </w:r>
          </w:p>
        </w:tc>
        <w:tc>
          <w:tcPr>
            <w:tcW w:w="1517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.617G&gt;A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p.G206E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751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Exon 3</w:t>
            </w:r>
          </w:p>
        </w:tc>
        <w:tc>
          <w:tcPr>
            <w:tcW w:w="950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US (PM2_Supporting+PM5_Supporting)</w:t>
            </w:r>
          </w:p>
        </w:tc>
      </w:tr>
      <w:tr w:rsidR="00A4237D" w:rsidRPr="0022218F" w:rsidTr="0069406B">
        <w:trPr>
          <w:jc w:val="center"/>
        </w:trPr>
        <w:tc>
          <w:tcPr>
            <w:tcW w:w="1134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 xml:space="preserve">Kono </w: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/>
            </w:r>
            <w:r w:rsidR="006D113E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&lt;EndNote&gt;&lt;Cite&gt;&lt;Author&gt;Kono&lt;/Author&gt;&lt;Year&gt;2018&lt;/Year&gt;&lt;RecNum&gt;12&lt;/RecNum&gt;&lt;DisplayText&gt;&lt;style face="superscript"&gt;7&lt;/style&gt;&lt;/DisplayText&gt;&lt;record&gt;&lt;rec-number&gt;12&lt;/rec-number&gt;&lt;foreign-keys&gt;&lt;key app="EN" db-id="d50e22sas9e9aved5xax02w5r5pfe259df0v" timestamp="1607593067"&gt;12&lt;/key&gt;&lt;/foreign-keys&gt;&lt;ref-type name="Journal Article"&gt;17&lt;/ref-type&gt;&lt;contributors&gt;&lt;authors&gt;&lt;author&gt;Kono, Y.&lt;/author&gt;&lt;author&gt;Nishioka, K.&lt;/author&gt;&lt;author&gt;Li, Y.&lt;/author&gt;&lt;author&gt;Komatuzaki, Y.&lt;/author&gt;&lt;author&gt;Ito, Y.&lt;/author&gt;&lt;author&gt;Yoshino, H.&lt;/author&gt;&lt;author&gt;Tanaka, R.&lt;/author&gt;&lt;author&gt;Iguchi, Y.&lt;/author&gt;&lt;author&gt;Hattori, N.&lt;/author&gt;&lt;/authors&gt;&lt;/contributors&gt;&lt;auth-address&gt;Department of Neurology, Fuji City General Hospital, Shizuoka, Japan. Electronic address: yu1028@jikei.ac.jp.&amp;#xD;Department of Neurology, Juntendo University School of Medicine, Japan.&amp;#xD;Department of Internal Medicine, Fuji City General Hospital, Shizuoka, Japan.&amp;#xD;Research Institute for Disease Old Age, Graduated School of Medicine, Juntendo University, Japan.&amp;#xD;Department of Neurology, The Jikei University School of Medicine, Tokyo, Japan.&lt;/auth-address&gt;&lt;titles&gt;&lt;title&gt;Heterozygous HTRA1 mutations with mimicking symptoms of CARASIL in two families&lt;/title&gt;&lt;secondary-title&gt;Clin Neurol Neurosurg&lt;/secondary-title&gt;&lt;/titles&gt;&lt;periodical&gt;&lt;full-title&gt;Clin Neurol Neurosurg&lt;/full-title&gt;&lt;/periodical&gt;&lt;pages&gt;174-176&lt;/pages&gt;&lt;volume&gt;172&lt;/volume&gt;&lt;edition&gt;2018/07/22&lt;/edition&gt;&lt;keywords&gt;&lt;keyword&gt;Alopecia&lt;/keyword&gt;&lt;keyword&gt;Carasil&lt;/keyword&gt;&lt;keyword&gt;Cerebral infarction&lt;/keyword&gt;&lt;keyword&gt;Htra1&lt;/keyword&gt;&lt;keyword&gt;Small vessel disease&lt;/keyword&gt;&lt;/keywords&gt;&lt;dates&gt;&lt;year&gt;2018&lt;/year&gt;&lt;pub-dates&gt;&lt;date&gt;Sep&lt;/date&gt;&lt;/pub-dates&gt;&lt;/dates&gt;&lt;isbn&gt;1872-6968 (Electronic)&amp;#xD;0303-8467 (Linking)&lt;/isbn&gt;&lt;accession-num&gt;30031255&lt;/accession-num&gt;&lt;urls&gt;&lt;related-urls&gt;&lt;url&gt;&lt;style face="underline" font="default" size="100%"&gt;https://www.ncbi.nlm.nih.gov/pubmed/30031255&lt;/style&gt;&lt;/url&gt;&lt;/related-urls&gt;&lt;/urls&gt;&lt;electronic-resource-num&gt;10.1016/j.clineuro.2018.07.009&lt;/electronic-resource-num&gt;&lt;/record&gt;&lt;/Cite&gt;&lt;/EndNote&gt;</w:instrTex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7</w: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950" w:type="dxa"/>
            <w:tcBorders>
              <w:righ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M/40</w:t>
            </w:r>
          </w:p>
        </w:tc>
        <w:tc>
          <w:tcPr>
            <w:tcW w:w="1134" w:type="dxa"/>
            <w:tcBorders>
              <w:lef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Japan</w:t>
            </w:r>
          </w:p>
        </w:tc>
        <w:tc>
          <w:tcPr>
            <w:tcW w:w="1318" w:type="dxa"/>
            <w:shd w:val="clear" w:color="auto" w:fill="auto"/>
          </w:tcPr>
          <w:p w:rsidR="00A4237D" w:rsidRPr="0069406B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S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troke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cognitive impairment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="00F618BC">
              <w:rPr>
                <w:rFonts w:ascii="Times New Roman" w:eastAsia="宋体" w:hAnsi="Times New Roman" w:cs="Times New Roman"/>
                <w:sz w:val="18"/>
                <w:szCs w:val="18"/>
              </w:rPr>
              <w:t>spine disorders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lastRenderedPageBreak/>
              <w:t>alopecia</w:t>
            </w:r>
          </w:p>
        </w:tc>
        <w:tc>
          <w:tcPr>
            <w:tcW w:w="950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lastRenderedPageBreak/>
              <w:t>WMH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LI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MBs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H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ypertension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dyslipidemia</w:t>
            </w:r>
          </w:p>
        </w:tc>
        <w:tc>
          <w:tcPr>
            <w:tcW w:w="1517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.646G&gt;A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,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p.V216M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751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Exon 3</w:t>
            </w:r>
          </w:p>
        </w:tc>
        <w:tc>
          <w:tcPr>
            <w:tcW w:w="950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US (PM2_Supporting+PP3)</w:t>
            </w:r>
          </w:p>
        </w:tc>
      </w:tr>
      <w:tr w:rsidR="00A4237D" w:rsidRPr="0022218F" w:rsidTr="0069406B">
        <w:trPr>
          <w:jc w:val="center"/>
        </w:trPr>
        <w:tc>
          <w:tcPr>
            <w:tcW w:w="1134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lastRenderedPageBreak/>
              <w:t xml:space="preserve">Yang 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/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 &lt;EndNote&gt;&lt;Cite&gt;&lt;Author&gt;Yang M&lt;/Author&gt;&lt;Year&gt;2019&lt;/Year&gt;&lt;RecNum&gt;36&lt;/RecNum&gt;&lt;DisplayText&gt;&lt;style face="superscript"&gt;8&lt;/style&gt;&lt;/DisplayText&gt;&lt;record&gt;&lt;rec-number&gt;36&lt;/rec-number&gt;&lt;foreign-keys&gt;&lt;key app="EN" db-id="p0p5zza970tss7ezxelxdtp5evxp0drz0t5s" timestamp="1651197113"&gt;36&lt;/key&gt;&lt;/foreign-keys&gt;&lt;ref-type name="Journal Article"&gt;17&lt;/ref-type&gt;&lt;contributors&gt;&lt;authors&gt;&lt;author&gt;Yang M, &lt;/author&gt;&lt;author&gt;Li S, &lt;/author&gt;&lt;author&gt;Liu J, &lt;/author&gt;&lt;author&gt;Qin W, &lt;/author&gt;&lt;author&gt;Li G, &lt;/author&gt;&lt;author&gt;Shi Y, &lt;/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author&gt;&lt;author&gt;Zang W, &lt;/author&gt;&lt;author&gt;Zhang J&lt;/author&gt;&lt;/authors&gt;&lt;/contributors&gt;&lt;auth-address&gt;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新乡医学院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;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河南省人民医院神经内科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;&lt;/auth-address&gt;&lt;titles&gt;&lt;title&gt;&lt;style face="normal" font="default" size="100%"&gt;Pedigree study of hereditary small cerebral vascular disease cau</w:instrText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>sed by c. 821G&amp;gt;A heterozygous mutation of HtrA serine protease&lt;/style&gt;&lt;style face="normal" font="default" charset="134" size="100%"&gt;⁃1 gene&lt;/style&gt;&lt;/title&gt;&lt;secondary-title&gt;Chin J Neurol&lt;/secondary-title&gt;&lt;/titles&gt;&lt;periodical&gt;&lt;full-title&gt;Chin J Neurol&lt;/f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ull-title&gt;&lt;/periodical&gt;&lt;pages&gt;478-486&lt;/pages&gt;&lt;volume&gt;52&lt;/volume&gt;&lt;number&gt;06&lt;/number&gt;&lt;keywords&gt;&lt;keyword&gt;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卒中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&lt;/keyword&gt;&lt;keyword&gt;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丝氨酸蛋白酶类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&lt;/keyword&gt;&lt;keyword&gt;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突变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&lt;/keyword&gt;&lt;keyword&gt;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误义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&lt;/keyword&gt;&lt;keyword&gt;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系谱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&lt;/keyword&gt;&lt;/keywords&gt;&lt;dates&gt;&lt;year&gt;2019&lt;/year&gt;&lt;/dates&gt;&lt;isbn&gt;100</w:instrText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>6-7876&lt;/isbn&gt;&lt;call-num&gt;11-3694/R&lt;/call-num&gt;&lt;urls&gt;&lt;/urls&gt;&lt;electronic-resource-num&gt;&lt;style face="normal" font="default" size="100%"&gt;10.3760/cma.j.issn.1006&lt;/style&gt;&lt;style face="normal" font="default" charset="134" size="100%"&gt;⁃7876.2019.06.007&lt;/style&gt;&lt;/electronic-resource-num&gt;&lt;remote-database-provider&gt;Cnki&lt;/remote-database-provider&gt;&lt;/record&gt;&lt;/Cite&gt;&lt;/EndNote&gt;</w:instrTex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8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950" w:type="dxa"/>
            <w:tcBorders>
              <w:righ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F/39</w:t>
            </w:r>
          </w:p>
        </w:tc>
        <w:tc>
          <w:tcPr>
            <w:tcW w:w="1134" w:type="dxa"/>
            <w:tcBorders>
              <w:lef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hina</w:t>
            </w:r>
          </w:p>
        </w:tc>
        <w:tc>
          <w:tcPr>
            <w:tcW w:w="1318" w:type="dxa"/>
            <w:shd w:val="clear" w:color="auto" w:fill="auto"/>
          </w:tcPr>
          <w:p w:rsidR="00A4237D" w:rsidRPr="0069406B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C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ognitive impairment</w:t>
            </w:r>
          </w:p>
        </w:tc>
        <w:tc>
          <w:tcPr>
            <w:tcW w:w="950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WMH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LIs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517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.821G&gt;A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,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p.R274Q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751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Exon 4</w:t>
            </w:r>
          </w:p>
        </w:tc>
        <w:tc>
          <w:tcPr>
            <w:tcW w:w="950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US (PM1+PM2_Supporting+PP3)</w:t>
            </w:r>
          </w:p>
        </w:tc>
      </w:tr>
      <w:tr w:rsidR="00A4237D" w:rsidRPr="0022218F" w:rsidTr="0069406B">
        <w:trPr>
          <w:jc w:val="center"/>
        </w:trPr>
        <w:tc>
          <w:tcPr>
            <w:tcW w:w="1134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t xml:space="preserve">Zhang 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aaGFuZzwvQXV0aG9yPjxZZWFyPjIwMjE8L1llYXI+PFJl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aaGFuZzwvQXV0aG9yPjxZZWFyPjIwMjE8L1llYXI+PFJl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.DATA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9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950" w:type="dxa"/>
            <w:tcBorders>
              <w:righ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M/43</w:t>
            </w:r>
          </w:p>
        </w:tc>
        <w:tc>
          <w:tcPr>
            <w:tcW w:w="1134" w:type="dxa"/>
            <w:tcBorders>
              <w:lef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China</w:t>
            </w:r>
          </w:p>
        </w:tc>
        <w:tc>
          <w:tcPr>
            <w:tcW w:w="1318" w:type="dxa"/>
            <w:shd w:val="clear" w:color="auto" w:fill="auto"/>
          </w:tcPr>
          <w:p w:rsidR="00A4237D" w:rsidRPr="0069406B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S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troke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cognitive impairment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,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psychiatric disorders</w:t>
            </w:r>
          </w:p>
        </w:tc>
        <w:tc>
          <w:tcPr>
            <w:tcW w:w="950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WMH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LI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MBs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517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Cs w:val="21"/>
              </w:rPr>
            </w:pP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c.824C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&gt;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T, p.P275L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751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Exon 4</w:t>
            </w:r>
          </w:p>
        </w:tc>
        <w:tc>
          <w:tcPr>
            <w:tcW w:w="950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US (PM1+PM2_Supporting+PP3)</w:t>
            </w:r>
          </w:p>
        </w:tc>
      </w:tr>
      <w:tr w:rsidR="00A4237D" w:rsidRPr="0022218F" w:rsidTr="0069406B">
        <w:trPr>
          <w:jc w:val="center"/>
        </w:trPr>
        <w:tc>
          <w:tcPr>
            <w:tcW w:w="1134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t>Chen</w: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DaGVuPC9BdXRob3I+PFllYXI+MjAyMjwvWWVhcj48UmVj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DaGVuPC9BdXRob3I+PFllYXI+MjAyMjwvWWVhcj48UmVj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.DATA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10</w: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950" w:type="dxa"/>
            <w:tcBorders>
              <w:righ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sz w:val="18"/>
                <w:szCs w:val="18"/>
              </w:rPr>
              <w:t>M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>/33</w:t>
            </w:r>
          </w:p>
        </w:tc>
        <w:tc>
          <w:tcPr>
            <w:tcW w:w="1134" w:type="dxa"/>
            <w:tcBorders>
              <w:lef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sz w:val="18"/>
                <w:szCs w:val="18"/>
              </w:rPr>
              <w:t>China</w:t>
            </w:r>
          </w:p>
        </w:tc>
        <w:tc>
          <w:tcPr>
            <w:tcW w:w="1318" w:type="dxa"/>
            <w:shd w:val="clear" w:color="auto" w:fill="auto"/>
          </w:tcPr>
          <w:p w:rsidR="00A4237D" w:rsidRPr="0069406B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S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troke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cognitive impairment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="00F618BC">
              <w:rPr>
                <w:rFonts w:ascii="Times New Roman" w:eastAsia="宋体" w:hAnsi="Times New Roman" w:cs="Times New Roman"/>
                <w:sz w:val="18"/>
                <w:szCs w:val="18"/>
              </w:rPr>
              <w:t>spine disorders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, </w:t>
            </w:r>
            <w:r w:rsidR="00F618BC">
              <w:rPr>
                <w:rFonts w:ascii="Times New Roman" w:eastAsia="宋体" w:hAnsi="Times New Roman" w:cs="Times New Roman"/>
                <w:sz w:val="18"/>
                <w:szCs w:val="18"/>
              </w:rPr>
              <w:t>spine disorders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alopecia</w:t>
            </w:r>
          </w:p>
        </w:tc>
        <w:tc>
          <w:tcPr>
            <w:tcW w:w="950" w:type="dxa"/>
          </w:tcPr>
          <w:p w:rsidR="00A4237D" w:rsidRPr="00BC59F8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WMH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LI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MBs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sz w:val="18"/>
                <w:szCs w:val="18"/>
              </w:rPr>
              <w:t>No</w:t>
            </w:r>
          </w:p>
        </w:tc>
        <w:tc>
          <w:tcPr>
            <w:tcW w:w="1517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c.824C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&gt;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T, p.P275L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751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Exon 4</w:t>
            </w:r>
          </w:p>
        </w:tc>
        <w:tc>
          <w:tcPr>
            <w:tcW w:w="950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US (PM1+PM2_Supporting+PP3)</w:t>
            </w:r>
          </w:p>
        </w:tc>
      </w:tr>
      <w:tr w:rsidR="00A4237D" w:rsidRPr="0022218F" w:rsidTr="0069406B">
        <w:trPr>
          <w:jc w:val="center"/>
        </w:trPr>
        <w:tc>
          <w:tcPr>
            <w:tcW w:w="1134" w:type="dxa"/>
            <w:tcBorders>
              <w:top w:val="nil"/>
              <w:bottom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Wu</w:t>
            </w:r>
            <w:r w:rsidRPr="0022218F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t xml:space="preserve"> 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/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 &lt;EndNote&gt;&lt;Cite&gt;&lt;Author&gt;Wu&lt;/Author&gt;&lt;Year&gt;2020&lt;/Year&gt;&lt;RecNum&gt;86&lt;/RecNum&gt;&lt;DisplayText&gt;&lt;style face="superscript"&gt;11&lt;/style&gt;&lt;/DisplayText&gt;&lt;record&gt;&lt;rec-number&gt;86&lt;/rec-number&gt;&lt;foreign-keys&gt;&lt;key app="EN" db-id="d50e22sas9e9aved5xax02w5r5pfe259df0v" timestamp="1615869132"&gt;86&lt;/key&gt;&lt;/foreign-keys&gt;&lt;ref-type name="Journal Article"&gt;17&lt;/ref-type&gt;&lt;contributors&gt;&lt;authors&gt;&lt;author&gt;Wu, C.&lt;/author&gt;&lt;author&gt;Chen, L.&lt;/author&gt;&lt;author&gt;Ke, S.&lt;/author&gt;&lt;/authors&gt;&lt;/contributors&gt;&lt;auth-address&gt;Department of Neurology, Taizhou Hospital, Affiliated Hospital of Wenzhou Medical University, Taizhou, Zhejiang, PR China.&amp;#xD;Department of General Surgery, The First People&amp;apos;s Hospital of Linhai, Taizhou, Zhejiang, PR China.&lt;/auth-address&gt;&lt;titles&gt;&lt;title&gt;Novel Heterozygous HTRA1 Pathogenic Variant Found in a Chinese Family with Autosomal Dominant Cerebral Small Vessel Disease&lt;/title&gt;&lt;secondary-title&gt;Ann Indian Acad Neurol&lt;/secondary-title&gt;&lt;alt-title&gt;Annals of Indian Academy of Neurology&lt;/alt-title&gt;&lt;/titles&gt;&lt;periodical&gt;&lt;full-title&gt;Ann Indian Acad Neurol&lt;/full-title&gt;&lt;abbr-1&gt;Annals of Indian Academy of Neurology&lt;/abbr-1&gt;&lt;/periodical&gt;&lt;alt-periodical&gt;&lt;full-title&gt;Ann Indian Acad Neurol&lt;/full-title&gt;&lt;abbr-1&gt;Annals of Indian Academy of Neurology&lt;/abbr-1&gt;&lt;/alt-periodical&gt;&lt;pages&gt;832-835&lt;/pages&gt;&lt;volume&gt;23&lt;/volume&gt;&lt;number&gt;6&lt;/number&gt;&lt;edition&gt;2021/03/11&lt;/edition&gt;&lt;dates&gt;&lt;year&gt;2020&lt;/year&gt;&lt;pub-dates&gt;&lt;date&gt;Nov-Dec&lt;/date&gt;&lt;/pub-dates&gt;&lt;/dates&gt;&lt;isbn&gt;0972-2327 (Print)&amp;#xD;0972-2327&lt;/isbn&gt;&lt;accession-num&gt;33688147&lt;/accession-num&gt;&lt;urls&gt;&lt;/urls&gt;&lt;custom2&gt;PMC7900742&lt;/custom2&gt;&lt;electronic-resource-num&gt;10.4103/aian.AIAN_74_20&lt;/electronic-resource-num&gt;&lt;remote-database-provider&gt;NLM&lt;/remote-database-provider&gt;&lt;language&gt;eng&lt;/language&gt;&lt;/record&gt;&lt;/Cite&gt;&lt;/EndNote&gt;</w:instrTex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11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950" w:type="dxa"/>
            <w:tcBorders>
              <w:top w:val="nil"/>
              <w:bottom w:val="nil"/>
              <w:righ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M/4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hina</w:t>
            </w:r>
          </w:p>
        </w:tc>
        <w:tc>
          <w:tcPr>
            <w:tcW w:w="1318" w:type="dxa"/>
            <w:tcBorders>
              <w:top w:val="nil"/>
              <w:bottom w:val="nil"/>
            </w:tcBorders>
            <w:shd w:val="clear" w:color="auto" w:fill="auto"/>
          </w:tcPr>
          <w:p w:rsidR="00A4237D" w:rsidRPr="0069406B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S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troke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cognitive impairment</w:t>
            </w:r>
          </w:p>
        </w:tc>
        <w:tc>
          <w:tcPr>
            <w:tcW w:w="950" w:type="dxa"/>
            <w:tcBorders>
              <w:top w:val="nil"/>
              <w:bottom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WMH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LIs,</w:t>
            </w:r>
            <w:r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MBs</w:t>
            </w:r>
          </w:p>
        </w:tc>
        <w:tc>
          <w:tcPr>
            <w:tcW w:w="1318" w:type="dxa"/>
            <w:tcBorders>
              <w:top w:val="nil"/>
              <w:bottom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.836T&gt;A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,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p.V279E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bottom w:val="nil"/>
            </w:tcBorders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Exon 4</w:t>
            </w:r>
          </w:p>
        </w:tc>
        <w:tc>
          <w:tcPr>
            <w:tcW w:w="950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318" w:type="dxa"/>
            <w:tcBorders>
              <w:top w:val="nil"/>
              <w:bottom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US (PM1+PM2_Supporting+PP3)</w:t>
            </w:r>
          </w:p>
        </w:tc>
      </w:tr>
      <w:tr w:rsidR="00A4237D" w:rsidRPr="0022218F" w:rsidTr="00032922">
        <w:trPr>
          <w:jc w:val="center"/>
        </w:trPr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Oluwole</w:t>
            </w:r>
            <w:r w:rsidRPr="0022218F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t xml:space="preserve"> 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/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 &lt;EndNote&gt;&lt;Cite&gt;&lt;Author&gt;Oluwole&lt;/Author&gt;&lt;Year&gt;2020&lt;/Year&gt;&lt;RecNum&gt;41&lt;/RecNum&gt;&lt;DisplayText&gt;&lt;style face="superscript"&gt;12&lt;/style&gt;&lt;/DisplayText&gt;&lt;record&gt;&lt;rec-number&gt;41&lt;/rec-number&gt;&lt;foreign-keys&gt;&lt;key app="EN" db-id="d50e22sas9e9aved5xax02w5r5pfe259df0v" timestamp="1608561770"&gt;41&lt;/key&gt;&lt;/foreign-keys&gt;&lt;ref-type name="Journal Article"&gt;17&lt;/ref-type&gt;&lt;contributors&gt;&lt;authors&gt;&lt;author&gt;Oluwole, O. J.&lt;/author&gt;&lt;author&gt;Ibrahim, H.&lt;/author&gt;&lt;author&gt;Garozzo, D.&lt;/author&gt;&lt;author&gt;Ben Hamouda, K.&lt;/author&gt;&lt;author&gt;Ismail Mostafa Hassan, S.&lt;/author&gt;&lt;author&gt;Hegazy, A. M.&lt;/author&gt;&lt;author&gt;Msaddi, A. K.&lt;/author&gt;&lt;/authors&gt;&lt;/contributors&gt;&lt;auth-address&gt;Department of Neurology (O.J.O., A.M.H.) and Department of Radiology (H.I.), Neuro Spinal Hospital Dubai; Ain Shams University (H.I.), Cairo, Egypt; Department of Neurosurgery (D.G., K.B.H., A.K.M.) and Department of Clinical Pathology (S.I.M.H.), Neuro Spinal Hospital Dubai, United Arab Emirates; and Beni-Suef University (S.I.M.H.), Egypt.&lt;/auth-address&gt;&lt;titles&gt;&lt;title&gt;Cerebral small vessel disease due to a unique heterozygous HTRA1 mutation in an African man&lt;/title&gt;&lt;secondary-title&gt;Neurol Genet&lt;/secondary-title&gt;&lt;alt-title&gt;Neurology. Genetics&lt;/alt-title&gt;&lt;/titles&gt;&lt;periodical&gt;&lt;full-title&gt;Neurol Genet&lt;/full-title&gt;&lt;abbr-1&gt;Neurology. Genetics&lt;/abbr-1&gt;&lt;/periodical&gt;&lt;alt-periodical&gt;&lt;full-title&gt;Neurol Genet&lt;/full-title&gt;&lt;abbr-1&gt;Neurology. Genetics&lt;/abbr-1&gt;&lt;/alt-periodical&gt;&lt;pages&gt;e382&lt;/pages&gt;&lt;volume&gt;6&lt;/volume&gt;&lt;number&gt;1&lt;/number&gt;&lt;edition&gt;2020/02/12&lt;/edition&gt;&lt;dates&gt;&lt;year&gt;2020&lt;/year&gt;&lt;pub-dates&gt;&lt;date&gt;Feb&lt;/date&gt;&lt;/pub-dates&gt;&lt;/dates&gt;&lt;isbn&gt;2376-7839 (Print)&amp;#xD;2376-7839&lt;/isbn&gt;&lt;accession-num&gt;32042911&lt;/accession-num&gt;&lt;urls&gt;&lt;/urls&gt;&lt;custom2&gt;PMC6936311&lt;/custom2&gt;&lt;electronic-resource-num&gt;10.1212/nxg.0000000000000382&lt;/electronic-resource-num&gt;&lt;remote-database-provider&gt;NLM&lt;/remote-database-provider&gt;&lt;language&gt;eng&lt;/language&gt;&lt;/record&gt;&lt;/Cite&gt;&lt;/EndNote&gt;</w:instrTex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12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950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M/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Gabonese Republic</w:t>
            </w:r>
          </w:p>
        </w:tc>
        <w:tc>
          <w:tcPr>
            <w:tcW w:w="1318" w:type="dxa"/>
            <w:tcBorders>
              <w:top w:val="nil"/>
              <w:bottom w:val="nil"/>
            </w:tcBorders>
            <w:shd w:val="clear" w:color="auto" w:fill="auto"/>
          </w:tcPr>
          <w:p w:rsidR="00A4237D" w:rsidRPr="0069406B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S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troke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cognitive impairment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,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gait disorders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,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seizures</w:t>
            </w:r>
          </w:p>
        </w:tc>
        <w:tc>
          <w:tcPr>
            <w:tcW w:w="950" w:type="dxa"/>
            <w:tcBorders>
              <w:top w:val="nil"/>
              <w:bottom w:val="nil"/>
            </w:tcBorders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WMH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LIs</w:t>
            </w:r>
          </w:p>
        </w:tc>
        <w:tc>
          <w:tcPr>
            <w:tcW w:w="1318" w:type="dxa"/>
            <w:tcBorders>
              <w:top w:val="nil"/>
              <w:bottom w:val="nil"/>
            </w:tcBorders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I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tramedullary syrinx</w:t>
            </w:r>
          </w:p>
        </w:tc>
        <w:tc>
          <w:tcPr>
            <w:tcW w:w="1517" w:type="dxa"/>
            <w:tcBorders>
              <w:top w:val="nil"/>
              <w:bottom w:val="nil"/>
            </w:tcBorders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c.847G&gt;A, p.G283R </w:t>
            </w:r>
          </w:p>
        </w:tc>
        <w:tc>
          <w:tcPr>
            <w:tcW w:w="751" w:type="dxa"/>
            <w:tcBorders>
              <w:top w:val="nil"/>
              <w:bottom w:val="nil"/>
            </w:tcBorders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Exon 4</w:t>
            </w:r>
          </w:p>
        </w:tc>
        <w:tc>
          <w:tcPr>
            <w:tcW w:w="950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318" w:type="dxa"/>
            <w:tcBorders>
              <w:top w:val="nil"/>
              <w:bottom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US (PM1+PM2_Supporting+PM5)</w:t>
            </w:r>
          </w:p>
        </w:tc>
      </w:tr>
      <w:tr w:rsidR="00A4237D" w:rsidRPr="0022218F" w:rsidTr="00032922">
        <w:trPr>
          <w:jc w:val="center"/>
        </w:trPr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pPr>
            <w:r w:rsidRPr="00003029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 xml:space="preserve">Mönkäre </w: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Nw7Zua8OkcmU8L0F1dGhvcj48WWVhcj4yMDIyPC9ZZWFy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Nw7Zua8OkcmU8L0F1dGhvcj48WWVhcj4yMDIyPC9ZZWFy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.DATA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13</w: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950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sz w:val="18"/>
                <w:szCs w:val="18"/>
              </w:rPr>
              <w:t>F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>/5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5D5924">
              <w:rPr>
                <w:rFonts w:ascii="Times New Roman" w:eastAsia="宋体" w:hAnsi="Times New Roman" w:cs="Times New Roman"/>
                <w:sz w:val="18"/>
                <w:szCs w:val="18"/>
              </w:rPr>
              <w:t>Finland</w:t>
            </w:r>
          </w:p>
        </w:tc>
        <w:tc>
          <w:tcPr>
            <w:tcW w:w="1318" w:type="dxa"/>
            <w:tcBorders>
              <w:top w:val="nil"/>
              <w:bottom w:val="nil"/>
            </w:tcBorders>
            <w:shd w:val="clear" w:color="auto" w:fill="auto"/>
          </w:tcPr>
          <w:p w:rsidR="00A4237D" w:rsidRPr="0069406B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C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ognitive impairment</w:t>
            </w:r>
          </w:p>
        </w:tc>
        <w:tc>
          <w:tcPr>
            <w:tcW w:w="950" w:type="dxa"/>
            <w:tcBorders>
              <w:top w:val="nil"/>
              <w:bottom w:val="nil"/>
            </w:tcBorders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>A</w:t>
            </w:r>
          </w:p>
        </w:tc>
        <w:tc>
          <w:tcPr>
            <w:tcW w:w="1318" w:type="dxa"/>
            <w:tcBorders>
              <w:top w:val="nil"/>
              <w:bottom w:val="nil"/>
            </w:tcBorders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sz w:val="18"/>
                <w:szCs w:val="18"/>
              </w:rPr>
              <w:t>No</w:t>
            </w:r>
          </w:p>
        </w:tc>
        <w:tc>
          <w:tcPr>
            <w:tcW w:w="1517" w:type="dxa"/>
            <w:tcBorders>
              <w:top w:val="nil"/>
              <w:bottom w:val="nil"/>
            </w:tcBorders>
            <w:shd w:val="clear" w:color="auto" w:fill="auto"/>
          </w:tcPr>
          <w:p w:rsidR="00A4237D" w:rsidRPr="0022218F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c.847G&gt;A, p.G283R </w:t>
            </w:r>
          </w:p>
        </w:tc>
        <w:tc>
          <w:tcPr>
            <w:tcW w:w="751" w:type="dxa"/>
            <w:tcBorders>
              <w:top w:val="nil"/>
              <w:bottom w:val="nil"/>
            </w:tcBorders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Exon 4</w:t>
            </w:r>
          </w:p>
        </w:tc>
        <w:tc>
          <w:tcPr>
            <w:tcW w:w="950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318" w:type="dxa"/>
            <w:tcBorders>
              <w:top w:val="nil"/>
              <w:bottom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US (PM1+PM2_Supporting+PM5)</w:t>
            </w:r>
          </w:p>
        </w:tc>
      </w:tr>
      <w:tr w:rsidR="00A4237D" w:rsidRPr="0022218F" w:rsidTr="0069406B">
        <w:trPr>
          <w:jc w:val="center"/>
        </w:trPr>
        <w:tc>
          <w:tcPr>
            <w:tcW w:w="1134" w:type="dxa"/>
            <w:tcBorders>
              <w:top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22218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Verdura</w:t>
            </w:r>
            <w:proofErr w:type="spellEnd"/>
            <w:r w:rsidRPr="0022218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WZXJkdXJhPC9BdXRob3I+PFllYXI+MjAxNTwvWWVhcj48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LiYjeEQ7NiBTZXJ2aWNl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IHRvdXJuaWVyLWxhc3Nl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WZXJkdXJhPC9BdXRob3I+PFllYXI+MjAxNTwvWWVhcj48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LiYjeEQ7NiBTZXJ2aWNl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IHRvdXJuaWVyLWxhc3Nl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.DATA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1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950" w:type="dxa"/>
            <w:tcBorders>
              <w:top w:val="nil"/>
              <w:righ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F/62</w:t>
            </w:r>
          </w:p>
        </w:tc>
        <w:tc>
          <w:tcPr>
            <w:tcW w:w="1134" w:type="dxa"/>
            <w:tcBorders>
              <w:top w:val="nil"/>
              <w:lef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Fr</w:t>
            </w:r>
            <w:r w:rsidR="003B10C6">
              <w:rPr>
                <w:rFonts w:ascii="Times New Roman" w:eastAsia="宋体" w:hAnsi="Times New Roman" w:cs="Times New Roman"/>
                <w:sz w:val="18"/>
                <w:szCs w:val="18"/>
              </w:rPr>
              <w:t>ance</w:t>
            </w:r>
          </w:p>
        </w:tc>
        <w:tc>
          <w:tcPr>
            <w:tcW w:w="1318" w:type="dxa"/>
            <w:tcBorders>
              <w:top w:val="nil"/>
            </w:tcBorders>
            <w:shd w:val="clear" w:color="auto" w:fill="auto"/>
          </w:tcPr>
          <w:p w:rsidR="00A4237D" w:rsidRPr="0069406B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S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troke</w:t>
            </w:r>
          </w:p>
        </w:tc>
        <w:tc>
          <w:tcPr>
            <w:tcW w:w="950" w:type="dxa"/>
            <w:tcBorders>
              <w:top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WMH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LI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MBs</w:t>
            </w:r>
          </w:p>
        </w:tc>
        <w:tc>
          <w:tcPr>
            <w:tcW w:w="1318" w:type="dxa"/>
            <w:tcBorders>
              <w:top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517" w:type="dxa"/>
            <w:tcBorders>
              <w:top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.850A&gt;G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,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p.S284G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751" w:type="dxa"/>
            <w:tcBorders>
              <w:top w:val="nil"/>
            </w:tcBorders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Exon 4</w:t>
            </w:r>
          </w:p>
        </w:tc>
        <w:tc>
          <w:tcPr>
            <w:tcW w:w="950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↓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WZXJkdXJhPC9BdXRob3I+PFllYXI+MjAxNTwvWWVhcj48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LiYjeEQ7NiBTZXJ2aWNl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IHRvdXJuaWVyLWxhc3Nl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</w:fldData>
              </w:fldChar>
            </w:r>
            <w:r w:rsidR="006D113E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</w:instrText>
            </w:r>
            <w:r w:rsidR="007E4EF5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WZXJkdXJhPC9BdXRob3I+PFllYXI+MjAxNTwvWWVhcj48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LiYjeEQ7NiBTZXJ2aWNl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IHRvdXJuaWVyLWxhc3Nl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</w:fldData>
              </w:fldChar>
            </w:r>
            <w:r w:rsidR="006D113E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.DATA </w:instrText>
            </w:r>
            <w:r w:rsidR="007E4EF5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="007E4EF5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1</w: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/Normal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/>
            </w:r>
            <w:r w:rsidR="006D113E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&lt;EndNote&gt;&lt;Cite&gt;&lt;Author&gt;Uemura&lt;/Author&gt;&lt;Year&gt;2019&lt;/Year&gt;&lt;RecNum&gt;7&lt;/RecNum&gt;&lt;DisplayText&gt;&lt;style face="superscript"&gt;2&lt;/style&gt;&lt;/DisplayText&gt;&lt;record&gt;&lt;rec-number&gt;7&lt;/rec-number&gt;&lt;foreign-keys&gt;&lt;key app="EN" db-id="d50e22sas9e9aved5xax02w5r5pfe259df0v" timestamp="1607593067"&gt;7&lt;/key&gt;&lt;/foreign-keys&gt;&lt;ref-type name="Journal Article"&gt;17&lt;/ref-type&gt;&lt;contributors&gt;&lt;authors&gt;&lt;author&gt;Uemura, M&lt;/author&gt;&lt;author&gt;Nozaki, H&lt;/author&gt;&lt;author&gt;Koyama, A&lt;/author&gt;&lt;author&gt;Sakai, N&lt;/author&gt;&lt;author&gt;Ando, S&lt;/author&gt;&lt;author&gt;Kanazawa, M&lt;/author&gt;&lt;author&gt;Kato, T&lt;/author&gt;&lt;author&gt;Onodera, O &lt;/author&gt;&lt;/authors&gt;&lt;/contributors&gt;&lt;titles&gt;&lt;title&gt;HTRA1 Mutations Identified in Symptomatic Carriers Have the Property of Interfering the Trimer-Dependent Activation Cascade&lt;/title&gt;&lt;secondary-title&gt;Frontiers in neurology&lt;/secondary-title&gt;&lt;/titles&gt;&lt;periodical&gt;&lt;full-title&gt;Frontiers in neurology&lt;/full-title&gt;&lt;/periodical&gt;&lt;pages&gt;693&lt;/pages&gt;&lt;volume&gt;10&lt;/volume&gt;&lt;dates&gt;&lt;year&gt;2019&lt;/year&gt;&lt;/dates&gt;&lt;accession-num&gt;31316458&lt;/accession-num&gt;&lt;label&gt;2.889&lt;/label&gt;&lt;urls&gt;&lt;/urls&gt;&lt;electronic-resource-num&gt;10.3389/fneur.2019.00693&lt;/electronic-resource-num&gt;&lt;/record&gt;&lt;/Cite&gt;&lt;/EndNote&gt;</w:instrTex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2</w: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318" w:type="dxa"/>
            <w:tcBorders>
              <w:top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US (PS3_Moderate+PM2_Supporting+PM5)</w:t>
            </w:r>
          </w:p>
        </w:tc>
      </w:tr>
      <w:tr w:rsidR="00A4237D" w:rsidRPr="0022218F" w:rsidTr="0069406B">
        <w:trPr>
          <w:jc w:val="center"/>
        </w:trPr>
        <w:tc>
          <w:tcPr>
            <w:tcW w:w="1134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 xml:space="preserve">Kono </w: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/>
            </w:r>
            <w:r w:rsidR="006D113E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&lt;EndNote&gt;&lt;Cite&gt;&lt;Author&gt;Kono&lt;/Author&gt;&lt;Year&gt;2018&lt;/Year&gt;&lt;RecNum&gt;12&lt;/RecNum&gt;&lt;DisplayText&gt;&lt;style face="superscript"&gt;7&lt;/style&gt;&lt;/DisplayText&gt;&lt;record&gt;&lt;rec-number&gt;12&lt;/rec-number&gt;&lt;foreign-keys&gt;&lt;key app="EN" db-id="d50e22sas9e9aved5xax02w5r5pfe259df0v" timestamp="1607593067"&gt;12&lt;/key&gt;&lt;/foreign-keys&gt;&lt;ref-type name="Journal Article"&gt;17&lt;/ref-type&gt;&lt;contributors&gt;&lt;authors&gt;&lt;author&gt;Kono, Y.&lt;/author&gt;&lt;author&gt;Nishioka, K.&lt;/author&gt;&lt;author&gt;Li, Y.&lt;/author&gt;&lt;author&gt;Komatuzaki, Y.&lt;/author&gt;&lt;author&gt;Ito, Y.&lt;/author&gt;&lt;author&gt;Yoshino, H.&lt;/author&gt;&lt;author&gt;Tanaka, R.&lt;/author&gt;&lt;author&gt;Iguchi, Y.&lt;/author&gt;&lt;author&gt;Hattori, N.&lt;/author&gt;&lt;/authors&gt;&lt;/contributors&gt;&lt;auth-address&gt;Department of Neurology, Fuji City General Hospital, Shizuoka, Japan. Electronic address: yu1028@jikei.ac.jp.&amp;#xD;Department of Neurology, Juntendo University School of Medicine, Japan.&amp;#xD;Department of Internal Medicine, Fuji City General Hospital, Shizuoka, Japan.&amp;#xD;Research Institute for Disease Old Age, Graduated School of Medicine, Juntendo University, Japan.&amp;#xD;Department of Neurology, The Jikei University School of Medicine, Tokyo, Japan.&lt;/auth-address&gt;&lt;titles&gt;&lt;title&gt;Heterozygous HTRA1 mutations with mimicking symptoms of CARASIL in two families&lt;/title&gt;&lt;secondary-title&gt;Clin Neurol Neurosurg&lt;/secondary-title&gt;&lt;/titles&gt;&lt;periodical&gt;&lt;full-title&gt;Clin Neurol Neurosurg&lt;/full-title&gt;&lt;/periodical&gt;&lt;pages&gt;174-176&lt;/pages&gt;&lt;volume&gt;172&lt;/volume&gt;&lt;edition&gt;2018/07/22&lt;/edition&gt;&lt;keywords&gt;&lt;keyword&gt;Alopecia&lt;/keyword&gt;&lt;keyword&gt;Carasil&lt;/keyword&gt;&lt;keyword&gt;Cerebral infarction&lt;/keyword&gt;&lt;keyword&gt;Htra1&lt;/keyword&gt;&lt;keyword&gt;Small vessel disease&lt;/keyword&gt;&lt;/keywords&gt;&lt;dates&gt;&lt;year&gt;2018&lt;/year&gt;&lt;pub-dates&gt;&lt;date&gt;Sep&lt;/date&gt;&lt;/pub-dates&gt;&lt;/dates&gt;&lt;isbn&gt;1872-6968 (Electronic)&amp;#xD;0303-8467 (Linking)&lt;/isbn&gt;&lt;accession-num&gt;30031255&lt;/accession-num&gt;&lt;urls&gt;&lt;related-urls&gt;&lt;url&gt;&lt;style face="underline" font="default" size="100%"&gt;https://www.ncbi.nlm.nih.gov/pubmed/30031255&lt;/style&gt;&lt;/url&gt;&lt;/related-urls&gt;&lt;/urls&gt;&lt;electronic-resource-num&gt;10.1016/j.clineuro.2018.07.009&lt;/electronic-resource-num&gt;&lt;/record&gt;&lt;/Cite&gt;&lt;/EndNote&gt;</w:instrTex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7</w: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950" w:type="dxa"/>
            <w:tcBorders>
              <w:righ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M/30</w:t>
            </w:r>
          </w:p>
        </w:tc>
        <w:tc>
          <w:tcPr>
            <w:tcW w:w="1134" w:type="dxa"/>
            <w:tcBorders>
              <w:lef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Japan</w:t>
            </w:r>
          </w:p>
        </w:tc>
        <w:tc>
          <w:tcPr>
            <w:tcW w:w="1318" w:type="dxa"/>
            <w:shd w:val="clear" w:color="auto" w:fill="auto"/>
          </w:tcPr>
          <w:p w:rsidR="00A4237D" w:rsidRPr="0069406B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S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troke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cognitive impairment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="00F618BC">
              <w:rPr>
                <w:rFonts w:ascii="Times New Roman" w:eastAsia="宋体" w:hAnsi="Times New Roman" w:cs="Times New Roman"/>
                <w:sz w:val="18"/>
                <w:szCs w:val="18"/>
              </w:rPr>
              <w:t>spine disorders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alopecia</w:t>
            </w:r>
          </w:p>
        </w:tc>
        <w:tc>
          <w:tcPr>
            <w:tcW w:w="950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WMH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LI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MBs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D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yslipidemia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impaired glucose tolerance</w:t>
            </w:r>
          </w:p>
        </w:tc>
        <w:tc>
          <w:tcPr>
            <w:tcW w:w="1517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.851G&gt;A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,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p.S284N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751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Exon 4</w:t>
            </w:r>
          </w:p>
        </w:tc>
        <w:tc>
          <w:tcPr>
            <w:tcW w:w="950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US (PM1+PM2_Supporting+PM5)</w:t>
            </w:r>
          </w:p>
        </w:tc>
      </w:tr>
      <w:tr w:rsidR="00A4237D" w:rsidRPr="0022218F" w:rsidTr="0069406B">
        <w:trPr>
          <w:jc w:val="center"/>
        </w:trPr>
        <w:tc>
          <w:tcPr>
            <w:tcW w:w="1134" w:type="dxa"/>
            <w:tcBorders>
              <w:bottom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pPr>
            <w:r w:rsidRPr="00AF3443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Zhou</w: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aaG91PC9BdXRob3I+PFllYXI+MjAyMjwvWWVhcj48UmVj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==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aaG91PC9BdXRob3I+PFllYXI+MjAyMjwvWWVhcj48UmVj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==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.DATA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14</w: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950" w:type="dxa"/>
            <w:tcBorders>
              <w:bottom w:val="nil"/>
              <w:righ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t>M</w:t>
            </w:r>
            <w:r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/35</w:t>
            </w:r>
          </w:p>
        </w:tc>
        <w:tc>
          <w:tcPr>
            <w:tcW w:w="1134" w:type="dxa"/>
            <w:tcBorders>
              <w:left w:val="nil"/>
              <w:bottom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t>C</w:t>
            </w:r>
            <w:r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hina</w:t>
            </w:r>
          </w:p>
        </w:tc>
        <w:tc>
          <w:tcPr>
            <w:tcW w:w="1318" w:type="dxa"/>
            <w:tcBorders>
              <w:bottom w:val="nil"/>
            </w:tcBorders>
            <w:shd w:val="clear" w:color="auto" w:fill="auto"/>
          </w:tcPr>
          <w:p w:rsidR="00A4237D" w:rsidRPr="0069406B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S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troke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cognitive impairment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="00F618BC">
              <w:rPr>
                <w:rFonts w:ascii="Times New Roman" w:eastAsia="宋体" w:hAnsi="Times New Roman" w:cs="Times New Roman"/>
                <w:sz w:val="18"/>
                <w:szCs w:val="18"/>
              </w:rPr>
              <w:lastRenderedPageBreak/>
              <w:t>spine disorders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, alopecia</w:t>
            </w:r>
          </w:p>
        </w:tc>
        <w:tc>
          <w:tcPr>
            <w:tcW w:w="950" w:type="dxa"/>
            <w:tcBorders>
              <w:bottom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lastRenderedPageBreak/>
              <w:t>WMH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MBs</w:t>
            </w:r>
          </w:p>
        </w:tc>
        <w:tc>
          <w:tcPr>
            <w:tcW w:w="1318" w:type="dxa"/>
            <w:tcBorders>
              <w:bottom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dyslipidemia</w:t>
            </w:r>
          </w:p>
        </w:tc>
        <w:tc>
          <w:tcPr>
            <w:tcW w:w="1517" w:type="dxa"/>
            <w:tcBorders>
              <w:bottom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sz w:val="18"/>
                <w:szCs w:val="18"/>
              </w:rPr>
              <w:t>c</w:t>
            </w:r>
            <w:r w:rsidRPr="00AF3443">
              <w:rPr>
                <w:rFonts w:ascii="Times New Roman" w:eastAsia="宋体" w:hAnsi="Times New Roman" w:cs="Times New Roman"/>
                <w:sz w:val="18"/>
                <w:szCs w:val="18"/>
              </w:rPr>
              <w:t>.920T&gt;C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>,</w:t>
            </w:r>
            <w:r w:rsidRPr="00AF3443"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p.L307P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751" w:type="dxa"/>
            <w:tcBorders>
              <w:bottom w:val="nil"/>
            </w:tcBorders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Exon 4</w:t>
            </w:r>
          </w:p>
        </w:tc>
        <w:tc>
          <w:tcPr>
            <w:tcW w:w="950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>A</w:t>
            </w:r>
          </w:p>
        </w:tc>
        <w:tc>
          <w:tcPr>
            <w:tcW w:w="1318" w:type="dxa"/>
            <w:tcBorders>
              <w:bottom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US (PM1+PM2_Supporting+PP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lastRenderedPageBreak/>
              <w:t>)</w:t>
            </w:r>
          </w:p>
        </w:tc>
      </w:tr>
      <w:tr w:rsidR="00A4237D" w:rsidRPr="0022218F" w:rsidTr="0069406B">
        <w:trPr>
          <w:jc w:val="center"/>
        </w:trPr>
        <w:tc>
          <w:tcPr>
            <w:tcW w:w="1134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lastRenderedPageBreak/>
              <w:t xml:space="preserve">Zhu 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/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 &lt;EndNote&gt;&lt;Cite&gt;&lt;Author&gt;Zhu&lt;/Author&gt;&lt;Year&gt;2020&lt;/Year&gt;&lt;RecNum&gt;46&lt;/RecNum&gt;&lt;DisplayText&gt;&lt;style face="superscript"&gt;15&lt;/style&gt;&lt;/DisplayText&gt;&lt;record&gt;&lt;rec-number&gt;46&lt;/rec-number&gt;&lt;foreign-keys&gt;&lt;key app="EN" db-id="p0p5zza970tss7ezxelxdtp5evxp0drz0t5s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" timestamp="1651197114"&gt;46&lt;/key&gt;&lt;/foreign-keys&gt;&lt;ref-type name="Journal Article"&gt;17&lt;/ref-type&gt;&lt;contributors&gt;&lt;authors&gt;&lt;author&gt;Zhu,M;&lt;/author&gt;&lt;author&gt;Zhou,M;&lt;/author&gt;&lt;author&gt;Hong,D.&lt;/author&gt;&lt;/authors&gt;&lt;/contributors&gt;&lt;auth-address&gt;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南昌大学第一附属医院神经科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;&lt;/auth-address</w:instrText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>&gt;&lt;titles&gt;&lt;title&gt;Middle-aged male with episodic dizziness for 2 years and right limb weakness for 2 days -CADASIL 2&lt;/title&gt;&lt;secondary-title&gt;Chin J Nerv Ment Dis&lt;/secondary-title&gt;&lt;/titles&gt;&lt;periodical&gt;&lt;full-title&gt;Chin J Nerv Ment Dis&lt;/full-title&gt;&lt;/periodical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&gt;&lt;pages&gt;637-640&lt;/pages&gt;&lt;volume&gt;46&lt;/volume&gt;&lt;number&gt;10&lt;/number&gt;&lt;keywords&gt;&lt;keyword&gt;CADASIL 2&lt;/keyword&gt;&lt;keyword&gt;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微出血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&lt;/keyword&gt;&lt;keyword&gt;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基底节区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&lt;/keyword&gt;&lt;keyword&gt;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发作性头晕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&lt;/keyword&gt;&lt;keyword&gt;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常染色体显性遗传性脑动脉病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&lt;/keyword&gt;&lt;keyword&gt;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白质病变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&lt;/keyword&gt;&lt;keyword&gt;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皮质下梗死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&lt;/keyword&gt;&lt;keyword&gt;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中年男性</w:instrText>
            </w:r>
            <w:r w:rsidR="006D113E">
              <w:rPr>
                <w:rFonts w:ascii="Times New Roman" w:eastAsia="宋体" w:hAnsi="Times New Roman" w:cs="Times New Roman" w:hint="eastAsia"/>
                <w:noProof/>
                <w:sz w:val="18"/>
                <w:szCs w:val="18"/>
              </w:rPr>
              <w:instrText>&lt;/keyword&gt;&lt;/keywords&gt;&lt;dates&gt;&lt;year&gt;2020&lt;/year&gt;&lt;/dates&gt;&lt;isbn&gt;1002-0152&lt;/isbn&gt;&lt;call-num&gt;44-1213/R&lt;/call-num&gt;&lt;urls&gt;&lt;/urls&gt;&lt;electronic-resource-num&gt;10.3969/j.issn.1002-0152.2020.10.01&lt;/electronic-resource-num&gt;&lt;remote-database-provider&gt;Cnki&lt;/remote-databas</w:instrText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>e-provider&gt;&lt;/record&gt;&lt;/Cite&gt;&lt;/EndNote&gt;</w:instrTex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15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950" w:type="dxa"/>
            <w:tcBorders>
              <w:righ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M/45</w:t>
            </w:r>
          </w:p>
        </w:tc>
        <w:tc>
          <w:tcPr>
            <w:tcW w:w="1134" w:type="dxa"/>
            <w:tcBorders>
              <w:lef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hina</w:t>
            </w:r>
          </w:p>
        </w:tc>
        <w:tc>
          <w:tcPr>
            <w:tcW w:w="1318" w:type="dxa"/>
            <w:shd w:val="clear" w:color="auto" w:fill="auto"/>
          </w:tcPr>
          <w:p w:rsidR="00A4237D" w:rsidRPr="0069406B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D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izziness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stroke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cognitive impairment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alopecia</w:t>
            </w:r>
          </w:p>
        </w:tc>
        <w:tc>
          <w:tcPr>
            <w:tcW w:w="950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WMH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LI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MBs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P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soriasis</w:t>
            </w:r>
          </w:p>
        </w:tc>
        <w:tc>
          <w:tcPr>
            <w:tcW w:w="1517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.1061C&gt;T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,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p.A354V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751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Exon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950" w:type="dxa"/>
            <w:tcBorders>
              <w:bottom w:val="nil"/>
            </w:tcBorders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US (PM2_Supporting+PP3)</w:t>
            </w:r>
          </w:p>
        </w:tc>
      </w:tr>
      <w:tr w:rsidR="00A4237D" w:rsidRPr="0022218F" w:rsidTr="0069406B">
        <w:trPr>
          <w:jc w:val="center"/>
        </w:trPr>
        <w:tc>
          <w:tcPr>
            <w:tcW w:w="1134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proofErr w:type="spellStart"/>
            <w:r w:rsidRPr="0022218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Verdura</w:t>
            </w:r>
            <w:proofErr w:type="spellEnd"/>
            <w:r w:rsidRPr="0022218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WZXJkdXJhPC9BdXRob3I+PFllYXI+MjAxNTwvWWVhcj48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LiYjeEQ7NiBTZXJ2aWNl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IHRvdXJuaWVyLWxhc3Nl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WZXJkdXJhPC9BdXRob3I+PFllYXI+MjAxNTwvWWVhcj48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LiYjeEQ7NiBTZXJ2aWNl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IHRvdXJuaWVyLWxhc3Nl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</w:fldData>
              </w:fldChar>
            </w:r>
            <w:r w:rsidR="006D113E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instrText xml:space="preserve"> ADDIN EN.CITE.DATA </w:instrText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1</w:t>
            </w:r>
            <w:r w:rsidR="007E4EF5" w:rsidRPr="0022218F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950" w:type="dxa"/>
            <w:tcBorders>
              <w:bottom w:val="single" w:sz="4" w:space="0" w:color="auto"/>
              <w:righ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M/68</w:t>
            </w:r>
          </w:p>
        </w:tc>
        <w:tc>
          <w:tcPr>
            <w:tcW w:w="1134" w:type="dxa"/>
            <w:tcBorders>
              <w:left w:val="nil"/>
            </w:tcBorders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Fr</w:t>
            </w:r>
            <w:r w:rsidR="003B10C6">
              <w:rPr>
                <w:rFonts w:ascii="Times New Roman" w:eastAsia="宋体" w:hAnsi="Times New Roman" w:cs="Times New Roman"/>
                <w:sz w:val="18"/>
                <w:szCs w:val="18"/>
              </w:rPr>
              <w:t>ance</w:t>
            </w:r>
          </w:p>
        </w:tc>
        <w:tc>
          <w:tcPr>
            <w:tcW w:w="1318" w:type="dxa"/>
            <w:shd w:val="clear" w:color="auto" w:fill="auto"/>
          </w:tcPr>
          <w:p w:rsidR="00A4237D" w:rsidRPr="0069406B" w:rsidRDefault="00A4237D" w:rsidP="00A4237D">
            <w:pPr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S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troke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cognitive impairment,</w:t>
            </w:r>
            <w:r w:rsidRPr="0069406B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69406B">
              <w:rPr>
                <w:rFonts w:ascii="Times New Roman" w:eastAsia="宋体" w:hAnsi="Times New Roman" w:cs="Times New Roman"/>
                <w:sz w:val="18"/>
                <w:szCs w:val="18"/>
              </w:rPr>
              <w:t>gait disorders</w:t>
            </w:r>
          </w:p>
        </w:tc>
        <w:tc>
          <w:tcPr>
            <w:tcW w:w="950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WMHs,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LIs</w:t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H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ypertension</w:t>
            </w:r>
          </w:p>
        </w:tc>
        <w:tc>
          <w:tcPr>
            <w:tcW w:w="1517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c.1348G&gt;C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,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p.D450H</w:t>
            </w:r>
            <w:r>
              <w:rPr>
                <w:rFonts w:ascii="Times New Roman" w:eastAsia="宋体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751" w:type="dxa"/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Exon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9</w:t>
            </w:r>
          </w:p>
        </w:tc>
        <w:tc>
          <w:tcPr>
            <w:tcW w:w="950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↓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WZXJkdXJhPC9BdXRob3I+PFllYXI+MjAxNTwvWWVhcj48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LiYjeEQ7NiBTZXJ2aWNl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IHRvdXJuaWVyLWxhc3Nl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</w:fldData>
              </w:fldChar>
            </w:r>
            <w:r w:rsidR="006D113E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</w:instrText>
            </w:r>
            <w:r w:rsidR="007E4EF5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WZXJkdXJhPC9BdXRob3I+PFllYXI+MjAxNTwvWWVhcj48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LiYjeEQ7NiBTZXJ2aWNl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</w:fldData>
              </w:fldChar>
            </w:r>
            <w:r w:rsidR="006D113E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.DATA </w:instrText>
            </w:r>
            <w:r w:rsidR="007E4EF5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="007E4EF5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1</w: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  <w:r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t>/Normal</w:t>
            </w:r>
            <w:r w:rsidRPr="0022218F">
              <w:rPr>
                <w:rFonts w:ascii="Times New Roman" w:eastAsia="宋体" w:hAnsi="Times New Roman" w:cs="Times New Roman" w:hint="eastAsia"/>
                <w:sz w:val="18"/>
                <w:szCs w:val="18"/>
              </w:rPr>
              <w:t xml:space="preserve"> </w: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/>
            </w:r>
            <w:r w:rsidR="006D113E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&lt;EndNote&gt;&lt;Cite&gt;&lt;Author&gt;Uemura&lt;/Author&gt;&lt;Year&gt;2019&lt;/Year&gt;&lt;RecNum&gt;7&lt;/RecNum&gt;&lt;DisplayText&gt;&lt;style face="superscript"&gt;2&lt;/style&gt;&lt;/DisplayText&gt;&lt;record&gt;&lt;rec-number&gt;7&lt;/rec-number&gt;&lt;foreign-keys&gt;&lt;key app="EN" db-id="d50e22sas9e9aved5xax02w5r5pfe259df0v" timestamp="1607593067"&gt;7&lt;/key&gt;&lt;/foreign-keys&gt;&lt;ref-type name="Journal Article"&gt;17&lt;/ref-type&gt;&lt;contributors&gt;&lt;authors&gt;&lt;author&gt;Uemura, M&lt;/author&gt;&lt;author&gt;Nozaki, H&lt;/author&gt;&lt;author&gt;Koyama, A&lt;/author&gt;&lt;author&gt;Sakai, N&lt;/author&gt;&lt;author&gt;Ando, S&lt;/author&gt;&lt;author&gt;Kanazawa, M&lt;/author&gt;&lt;author&gt;Kato, T&lt;/author&gt;&lt;author&gt;Onodera, O &lt;/author&gt;&lt;/authors&gt;&lt;/contributors&gt;&lt;titles&gt;&lt;title&gt;HTRA1 Mutations Identified in Symptomatic Carriers Have the Property of Interfering the Trimer-Dependent Activation Cascade&lt;/title&gt;&lt;secondary-title&gt;Frontiers in neurology&lt;/secondary-title&gt;&lt;/titles&gt;&lt;periodical&gt;&lt;full-title&gt;Frontiers in neurology&lt;/full-title&gt;&lt;/periodical&gt;&lt;pages&gt;693&lt;/pages&gt;&lt;volume&gt;10&lt;/volume&gt;&lt;dates&gt;&lt;year&gt;2019&lt;/year&gt;&lt;/dates&gt;&lt;accession-num&gt;31316458&lt;/accession-num&gt;&lt;label&gt;2.889&lt;/label&gt;&lt;urls&gt;&lt;/urls&gt;&lt;electronic-resource-num&gt;10.3389/fneur.2019.00693&lt;/electronic-resource-num&gt;&lt;/record&gt;&lt;/Cite&gt;&lt;/EndNote&gt;</w:instrTex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="006D113E" w:rsidRPr="006D113E">
              <w:rPr>
                <w:rFonts w:ascii="Times New Roman" w:eastAsia="宋体" w:hAnsi="Times New Roman" w:cs="Times New Roman"/>
                <w:noProof/>
                <w:sz w:val="18"/>
                <w:szCs w:val="18"/>
                <w:vertAlign w:val="superscript"/>
              </w:rPr>
              <w:t>2</w:t>
            </w:r>
            <w:r w:rsidR="007E4EF5" w:rsidRPr="0022218F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318" w:type="dxa"/>
          </w:tcPr>
          <w:p w:rsidR="00A4237D" w:rsidRPr="0022218F" w:rsidRDefault="00A4237D" w:rsidP="00A4237D">
            <w:pPr>
              <w:rPr>
                <w:rFonts w:ascii="Times New Roman" w:eastAsia="宋体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US (PS3_Moderate+PM2_Supporting+PP3)</w:t>
            </w:r>
          </w:p>
        </w:tc>
      </w:tr>
    </w:tbl>
    <w:p w:rsidR="0022218F" w:rsidRPr="0022218F" w:rsidRDefault="0022218F" w:rsidP="0022218F">
      <w:pPr>
        <w:spacing w:line="360" w:lineRule="auto"/>
        <w:rPr>
          <w:rFonts w:ascii="Times New Roman" w:eastAsia="宋体" w:hAnsi="Times New Roman" w:cs="Times New Roman"/>
          <w:sz w:val="18"/>
          <w:szCs w:val="18"/>
        </w:rPr>
      </w:pPr>
      <w:bookmarkStart w:id="0" w:name="OLE_LINK46"/>
      <w:bookmarkStart w:id="1" w:name="OLE_LINK47"/>
      <w:r w:rsidRPr="0022218F">
        <w:rPr>
          <w:rFonts w:ascii="Times New Roman" w:eastAsia="宋体" w:hAnsi="Times New Roman" w:cs="Times New Roman" w:hint="eastAsia"/>
          <w:b/>
          <w:sz w:val="18"/>
          <w:szCs w:val="18"/>
        </w:rPr>
        <w:t>Abbreviations</w:t>
      </w:r>
      <w:r w:rsidRPr="0022218F">
        <w:rPr>
          <w:rFonts w:ascii="Times New Roman" w:eastAsia="宋体" w:hAnsi="Times New Roman" w:cs="Times New Roman" w:hint="eastAsia"/>
          <w:sz w:val="18"/>
          <w:szCs w:val="18"/>
        </w:rPr>
        <w:t>: F, female; M, male; NA, not available;</w:t>
      </w:r>
      <w:r w:rsidRPr="0022218F">
        <w:rPr>
          <w:rFonts w:ascii="Times New Roman" w:eastAsia="宋体" w:hAnsi="Times New Roman" w:cs="Times New Roman"/>
          <w:sz w:val="18"/>
          <w:szCs w:val="18"/>
        </w:rPr>
        <w:t xml:space="preserve"> CMBs</w:t>
      </w:r>
      <w:r w:rsidRPr="0022218F">
        <w:rPr>
          <w:rFonts w:ascii="Times New Roman" w:eastAsia="宋体" w:hAnsi="Times New Roman" w:cs="Times New Roman" w:hint="eastAsia"/>
          <w:sz w:val="18"/>
          <w:szCs w:val="18"/>
        </w:rPr>
        <w:t>,</w:t>
      </w:r>
      <w:r w:rsidRPr="0022218F">
        <w:rPr>
          <w:rFonts w:ascii="Times New Roman" w:eastAsia="宋体" w:hAnsi="Times New Roman" w:cs="Times New Roman"/>
          <w:sz w:val="18"/>
          <w:szCs w:val="18"/>
        </w:rPr>
        <w:t xml:space="preserve"> cerebral microbleeds</w:t>
      </w:r>
      <w:r w:rsidRPr="0022218F">
        <w:rPr>
          <w:rFonts w:ascii="Times New Roman" w:eastAsia="宋体" w:hAnsi="Times New Roman" w:cs="Times New Roman" w:hint="eastAsia"/>
          <w:sz w:val="18"/>
          <w:szCs w:val="18"/>
        </w:rPr>
        <w:t xml:space="preserve">; LIs, </w:t>
      </w:r>
      <w:r w:rsidRPr="0022218F">
        <w:rPr>
          <w:rFonts w:ascii="Times New Roman" w:eastAsia="宋体" w:hAnsi="Times New Roman" w:cs="Times New Roman"/>
          <w:sz w:val="18"/>
          <w:szCs w:val="18"/>
        </w:rPr>
        <w:t>lacunar infarction</w:t>
      </w:r>
      <w:r w:rsidRPr="0022218F">
        <w:rPr>
          <w:rFonts w:ascii="Times New Roman" w:eastAsia="宋体" w:hAnsi="Times New Roman" w:cs="Times New Roman" w:hint="eastAsia"/>
          <w:sz w:val="18"/>
          <w:szCs w:val="18"/>
        </w:rPr>
        <w:t xml:space="preserve">s; WMHs, </w:t>
      </w:r>
      <w:r w:rsidRPr="0022218F">
        <w:rPr>
          <w:rFonts w:ascii="Times New Roman" w:eastAsia="宋体" w:hAnsi="Times New Roman" w:cs="Times New Roman"/>
          <w:sz w:val="18"/>
          <w:szCs w:val="18"/>
        </w:rPr>
        <w:t>white matter hyperintensit</w:t>
      </w:r>
      <w:r w:rsidRPr="0022218F">
        <w:rPr>
          <w:rFonts w:ascii="Times New Roman" w:eastAsia="宋体" w:hAnsi="Times New Roman" w:cs="Times New Roman" w:hint="eastAsia"/>
          <w:sz w:val="18"/>
          <w:szCs w:val="18"/>
        </w:rPr>
        <w:t xml:space="preserve">ies; </w:t>
      </w:r>
      <w:r w:rsidRPr="0022218F">
        <w:rPr>
          <w:rFonts w:ascii="Times New Roman" w:eastAsia="宋体" w:hAnsi="Times New Roman" w:cs="Times New Roman"/>
          <w:sz w:val="18"/>
          <w:szCs w:val="18"/>
        </w:rPr>
        <w:t>↓</w:t>
      </w:r>
      <w:r w:rsidRPr="0022218F">
        <w:rPr>
          <w:rFonts w:ascii="Times New Roman" w:eastAsia="宋体" w:hAnsi="Times New Roman" w:cs="Times New Roman" w:hint="eastAsia"/>
          <w:sz w:val="18"/>
          <w:szCs w:val="18"/>
        </w:rPr>
        <w:t xml:space="preserve"> T</w:t>
      </w:r>
      <w:r w:rsidRPr="0022218F">
        <w:rPr>
          <w:rFonts w:ascii="Times New Roman" w:eastAsia="宋体" w:hAnsi="Times New Roman" w:cs="Times New Roman"/>
          <w:sz w:val="18"/>
          <w:szCs w:val="18"/>
        </w:rPr>
        <w:t>he decrease in HtrA1 protease activity</w:t>
      </w:r>
      <w:r w:rsidRPr="0022218F">
        <w:rPr>
          <w:rFonts w:ascii="Times New Roman" w:eastAsia="宋体" w:hAnsi="Times New Roman" w:cs="Times New Roman" w:hint="eastAsia"/>
          <w:sz w:val="18"/>
          <w:szCs w:val="18"/>
        </w:rPr>
        <w:t>;</w:t>
      </w:r>
      <w:r w:rsidRPr="0022218F">
        <w:rPr>
          <w:rFonts w:ascii="Times New Roman" w:eastAsia="宋体" w:hAnsi="Times New Roman" w:cs="Times New Roman"/>
          <w:color w:val="FF0000"/>
          <w:vertAlign w:val="superscript"/>
        </w:rPr>
        <w:t xml:space="preserve"> </w:t>
      </w:r>
      <w:r w:rsidRPr="0022218F">
        <w:rPr>
          <w:rFonts w:ascii="Times New Roman" w:eastAsia="宋体" w:hAnsi="Times New Roman" w:cs="Times New Roman"/>
          <w:sz w:val="18"/>
          <w:szCs w:val="18"/>
        </w:rPr>
        <w:t>A</w:t>
      </w:r>
      <w:r w:rsidRPr="0022218F">
        <w:rPr>
          <w:rFonts w:ascii="Times New Roman" w:eastAsia="宋体" w:hAnsi="Times New Roman" w:cs="Times New Roman" w:hint="eastAsia"/>
          <w:sz w:val="18"/>
          <w:szCs w:val="18"/>
        </w:rPr>
        <w:t>CMG,</w:t>
      </w:r>
      <w:r w:rsidRPr="0022218F">
        <w:rPr>
          <w:rFonts w:ascii="Times New Roman" w:eastAsia="宋体" w:hAnsi="Times New Roman" w:cs="Times New Roman" w:hint="eastAsia"/>
          <w:color w:val="FF0000"/>
          <w:sz w:val="18"/>
          <w:szCs w:val="18"/>
        </w:rPr>
        <w:t xml:space="preserve"> </w:t>
      </w:r>
      <w:r w:rsidRPr="0022218F">
        <w:rPr>
          <w:rFonts w:ascii="Times New Roman" w:eastAsia="宋体" w:hAnsi="Times New Roman" w:cs="Times New Roman"/>
          <w:sz w:val="18"/>
          <w:szCs w:val="18"/>
        </w:rPr>
        <w:t>American College of Medical Genetics and Genomics</w:t>
      </w:r>
      <w:r w:rsidRPr="0022218F">
        <w:rPr>
          <w:rFonts w:ascii="Times New Roman" w:eastAsia="宋体" w:hAnsi="Times New Roman" w:cs="Times New Roman" w:hint="eastAsia"/>
          <w:sz w:val="18"/>
          <w:szCs w:val="18"/>
        </w:rPr>
        <w:t>; VUS, V</w:t>
      </w:r>
      <w:r w:rsidRPr="0022218F">
        <w:rPr>
          <w:rFonts w:ascii="Times New Roman" w:eastAsia="宋体" w:hAnsi="Times New Roman" w:cs="Times New Roman"/>
          <w:sz w:val="18"/>
          <w:szCs w:val="18"/>
        </w:rPr>
        <w:t>ariants of uncertain significance</w:t>
      </w:r>
      <w:bookmarkEnd w:id="0"/>
      <w:bookmarkEnd w:id="1"/>
      <w:r w:rsidR="000A5065">
        <w:rPr>
          <w:rFonts w:ascii="Times New Roman" w:eastAsia="宋体" w:hAnsi="Times New Roman" w:cs="Times New Roman"/>
          <w:sz w:val="18"/>
          <w:szCs w:val="18"/>
        </w:rPr>
        <w:t>.</w:t>
      </w:r>
      <w:r w:rsidRPr="0022218F">
        <w:rPr>
          <w:rFonts w:ascii="Times New Roman" w:eastAsia="宋体" w:hAnsi="Times New Roman" w:cs="Times New Roman" w:hint="eastAsia"/>
          <w:sz w:val="18"/>
          <w:szCs w:val="18"/>
        </w:rPr>
        <w:t xml:space="preserve"> </w:t>
      </w:r>
      <w:r w:rsidRPr="0022218F">
        <w:rPr>
          <w:rFonts w:ascii="Times New Roman" w:eastAsia="宋体" w:hAnsi="Times New Roman" w:cs="Times New Roman"/>
          <w:b/>
          <w:sz w:val="18"/>
          <w:szCs w:val="18"/>
        </w:rPr>
        <w:t>N</w:t>
      </w:r>
      <w:r w:rsidRPr="0022218F">
        <w:rPr>
          <w:rFonts w:ascii="Times New Roman" w:eastAsia="宋体" w:hAnsi="Times New Roman" w:cs="Times New Roman" w:hint="eastAsia"/>
          <w:b/>
          <w:sz w:val="18"/>
          <w:szCs w:val="18"/>
        </w:rPr>
        <w:t>ote:</w:t>
      </w:r>
      <w:r w:rsidRPr="0022218F">
        <w:rPr>
          <w:rFonts w:ascii="Times New Roman" w:eastAsia="宋体" w:hAnsi="Times New Roman" w:cs="Times New Roman" w:hint="eastAsia"/>
          <w:sz w:val="18"/>
          <w:szCs w:val="18"/>
        </w:rPr>
        <w:t xml:space="preserve"> </w:t>
      </w:r>
      <w:r w:rsidRPr="0022218F">
        <w:rPr>
          <w:rFonts w:ascii="Times New Roman" w:eastAsia="宋体" w:hAnsi="Times New Roman" w:cs="Times New Roman"/>
          <w:sz w:val="18"/>
          <w:szCs w:val="18"/>
        </w:rPr>
        <w:t>References cited in the column “HtrA1 protease activity” are those of the authors who have performed relevant validation</w:t>
      </w:r>
      <w:r w:rsidRPr="0022218F">
        <w:rPr>
          <w:rFonts w:ascii="Times New Roman" w:eastAsia="宋体" w:hAnsi="Times New Roman" w:cs="Times New Roman" w:hint="eastAsia"/>
          <w:sz w:val="18"/>
          <w:szCs w:val="18"/>
        </w:rPr>
        <w:t>.</w:t>
      </w:r>
    </w:p>
    <w:p w:rsidR="0022218F" w:rsidRDefault="0022218F"/>
    <w:p w:rsidR="0022218F" w:rsidRPr="00C26C5E" w:rsidRDefault="00C26C5E" w:rsidP="00C26C5E">
      <w:pPr>
        <w:spacing w:line="360" w:lineRule="auto"/>
        <w:rPr>
          <w:rFonts w:ascii="Times New Roman" w:eastAsia="宋体" w:hAnsi="Times New Roman" w:cs="Times New Roman"/>
          <w:b/>
          <w:sz w:val="18"/>
          <w:szCs w:val="18"/>
        </w:rPr>
      </w:pPr>
      <w:r w:rsidRPr="00C26C5E">
        <w:rPr>
          <w:rFonts w:ascii="Times New Roman" w:eastAsia="宋体" w:hAnsi="Times New Roman" w:cs="Times New Roman"/>
          <w:b/>
          <w:sz w:val="18"/>
          <w:szCs w:val="18"/>
        </w:rPr>
        <w:t>References</w:t>
      </w:r>
      <w:r w:rsidRPr="00C26C5E">
        <w:rPr>
          <w:rFonts w:ascii="Times New Roman" w:eastAsia="宋体" w:hAnsi="Times New Roman" w:cs="Times New Roman" w:hint="eastAsia"/>
          <w:b/>
          <w:sz w:val="18"/>
          <w:szCs w:val="18"/>
        </w:rPr>
        <w:t xml:space="preserve"> </w:t>
      </w:r>
    </w:p>
    <w:p w:rsidR="006A3584" w:rsidRPr="006A3584" w:rsidRDefault="007E4EF5" w:rsidP="006A3584">
      <w:pPr>
        <w:pStyle w:val="EndNoteBibliography"/>
        <w:ind w:left="720" w:hanging="720"/>
      </w:pPr>
      <w:r w:rsidRPr="007E4EF5">
        <w:fldChar w:fldCharType="begin"/>
      </w:r>
      <w:r w:rsidR="0022218F">
        <w:instrText xml:space="preserve"> ADDIN EN.REFLIST </w:instrText>
      </w:r>
      <w:r w:rsidRPr="007E4EF5">
        <w:fldChar w:fldCharType="separate"/>
      </w:r>
      <w:r w:rsidR="006A3584" w:rsidRPr="006A3584">
        <w:t xml:space="preserve">1. Verdura E, Herve D, Scharrer E, et al. Heterozygous HTRA1 mutations are associated with autosomal dominant cerebral small vessel disease. </w:t>
      </w:r>
      <w:r w:rsidR="006A3584" w:rsidRPr="006A3584">
        <w:rPr>
          <w:i/>
        </w:rPr>
        <w:t>Brain</w:t>
      </w:r>
      <w:r w:rsidR="006A3584" w:rsidRPr="006A3584">
        <w:t xml:space="preserve"> 2015;138(Pt 8):2347-58. doi: 10.1093/brain/awv155 [published Online First: 2015/06/13]</w:t>
      </w:r>
    </w:p>
    <w:p w:rsidR="006A3584" w:rsidRPr="006A3584" w:rsidRDefault="006A3584" w:rsidP="006A3584">
      <w:pPr>
        <w:pStyle w:val="EndNoteBibliography"/>
        <w:ind w:left="720" w:hanging="720"/>
      </w:pPr>
      <w:r w:rsidRPr="006A3584">
        <w:t xml:space="preserve">2. Uemura M, Nozaki H, Koyama A, et al. HTRA1 Mutations Identified in Symptomatic Carriers Have the Property of Interfering the Trimer-Dependent Activation Cascade. </w:t>
      </w:r>
      <w:r w:rsidRPr="006A3584">
        <w:rPr>
          <w:i/>
        </w:rPr>
        <w:t>Frontiers in neurology</w:t>
      </w:r>
      <w:r w:rsidRPr="006A3584">
        <w:t xml:space="preserve"> 2019;10:693. doi: 10.3389/fneur.2019.00693</w:t>
      </w:r>
    </w:p>
    <w:p w:rsidR="006A3584" w:rsidRPr="006A3584" w:rsidRDefault="006A3584" w:rsidP="006A3584">
      <w:pPr>
        <w:pStyle w:val="EndNoteBibliography"/>
        <w:ind w:left="720" w:hanging="720"/>
      </w:pPr>
      <w:r w:rsidRPr="006A3584">
        <w:t xml:space="preserve">3. Di Donato I, Bianchi S, Gallus GN, et al. Heterozygous mutations of HTRA1 gene in patients with familial cerebral small vessel disease. </w:t>
      </w:r>
      <w:r w:rsidRPr="006A3584">
        <w:rPr>
          <w:i/>
        </w:rPr>
        <w:t>CNS Neurosci Ther</w:t>
      </w:r>
      <w:r w:rsidRPr="006A3584">
        <w:t xml:space="preserve"> 2017;23(9):759-65. doi: 10.1111/cns.12722 [published Online First: 2017/08/07]</w:t>
      </w:r>
    </w:p>
    <w:p w:rsidR="006A3584" w:rsidRPr="006A3584" w:rsidRDefault="006A3584" w:rsidP="006A3584">
      <w:pPr>
        <w:pStyle w:val="EndNoteBibliography"/>
        <w:ind w:left="720" w:hanging="720"/>
      </w:pPr>
      <w:r w:rsidRPr="006A3584">
        <w:t xml:space="preserve">4. Pati AR, Battisti C, Taglia I, et al. A new case of autosomal dominant small vessel disease carrying a novel heterozygous mutation in HTRA1 gene: 2-year follow-up. </w:t>
      </w:r>
      <w:r w:rsidRPr="006A3584">
        <w:rPr>
          <w:i/>
        </w:rPr>
        <w:t>Neurol Sci</w:t>
      </w:r>
      <w:r w:rsidRPr="006A3584">
        <w:t xml:space="preserve"> 2018;39(8):1479-81. doi: 10.1007/s10072-018-3294-5 [published Online First: 2018/03/17]</w:t>
      </w:r>
    </w:p>
    <w:p w:rsidR="006A3584" w:rsidRPr="006A3584" w:rsidRDefault="006A3584" w:rsidP="006A3584">
      <w:pPr>
        <w:pStyle w:val="EndNoteBibliography"/>
        <w:ind w:left="720" w:hanging="720"/>
      </w:pPr>
      <w:r w:rsidRPr="006A3584">
        <w:t xml:space="preserve">5. Zhang WY, Xie F, Lu PL. Two novel heterozygous HTRA1 mutations in two pedigrees with cerebral small vessel disease families. </w:t>
      </w:r>
      <w:r w:rsidRPr="006A3584">
        <w:rPr>
          <w:i/>
        </w:rPr>
        <w:t>Neurol Sci</w:t>
      </w:r>
      <w:r w:rsidRPr="006A3584">
        <w:t xml:space="preserve"> 2018;39(3):497-501. doi: 10.1007/s10072-017-3231-z [published Online First: 2018/01/07]</w:t>
      </w:r>
    </w:p>
    <w:p w:rsidR="006A3584" w:rsidRPr="006A3584" w:rsidRDefault="006A3584" w:rsidP="006A3584">
      <w:pPr>
        <w:pStyle w:val="EndNoteBibliography"/>
        <w:ind w:left="720" w:hanging="720"/>
      </w:pPr>
      <w:r w:rsidRPr="006A3584">
        <w:t xml:space="preserve">6. Grigaitė J, Šiaurytė K, Audronytė E, et al. Novel In-Frame Deletion in HTRA1 Gene, Responsible for Stroke at a Young Age and Dementia-A Case Study. </w:t>
      </w:r>
      <w:r w:rsidRPr="006A3584">
        <w:rPr>
          <w:i/>
        </w:rPr>
        <w:t>Genes</w:t>
      </w:r>
      <w:r w:rsidRPr="006A3584">
        <w:t xml:space="preserve"> 2021;12(12) doi: 10.3390/genes12121955 [published Online First: 2021/12/25]</w:t>
      </w:r>
    </w:p>
    <w:p w:rsidR="006A3584" w:rsidRPr="006A3584" w:rsidRDefault="006A3584" w:rsidP="006A3584">
      <w:pPr>
        <w:pStyle w:val="EndNoteBibliography"/>
        <w:ind w:left="720" w:hanging="720"/>
      </w:pPr>
      <w:r w:rsidRPr="006A3584">
        <w:t xml:space="preserve">7. Kono Y, Nishioka K, Li Y, et al. Heterozygous HTRA1 mutations with mimicking symptoms of CARASIL in two families. </w:t>
      </w:r>
      <w:r w:rsidRPr="006A3584">
        <w:rPr>
          <w:i/>
        </w:rPr>
        <w:t>Clin Neurol Neurosurg</w:t>
      </w:r>
      <w:r w:rsidRPr="006A3584">
        <w:t xml:space="preserve"> 2018;172:174-76. doi: 10.1016/j.clineuro.2018.07.009 [published Online First: 2018/07/22]</w:t>
      </w:r>
    </w:p>
    <w:p w:rsidR="006A3584" w:rsidRPr="006A3584" w:rsidRDefault="006A3584" w:rsidP="006A3584">
      <w:pPr>
        <w:pStyle w:val="EndNoteBibliography"/>
        <w:ind w:left="720" w:hanging="720"/>
      </w:pPr>
      <w:r w:rsidRPr="006A3584">
        <w:t>8. Yang M, Li S, Liu J, et al. Pedigree study of hereditary small cerebral vascular disease caused by c. 821G&gt;A heterozygous mutation of HtrA serine protease</w:t>
      </w:r>
      <w:r w:rsidRPr="006A3584">
        <w:rPr>
          <w:rFonts w:ascii="MS Mincho" w:eastAsia="MS Mincho" w:hAnsi="MS Mincho" w:cs="MS Mincho" w:hint="eastAsia"/>
        </w:rPr>
        <w:t>⁃</w:t>
      </w:r>
      <w:r w:rsidRPr="006A3584">
        <w:t xml:space="preserve">1 gene. </w:t>
      </w:r>
      <w:r w:rsidRPr="006A3584">
        <w:rPr>
          <w:i/>
        </w:rPr>
        <w:t>Chin J Neurol</w:t>
      </w:r>
      <w:r w:rsidRPr="006A3584">
        <w:t xml:space="preserve"> 2019;52(06):478-86. doi: 10.3760/cma.j.issn.1006</w:t>
      </w:r>
      <w:r w:rsidRPr="006A3584">
        <w:rPr>
          <w:rFonts w:ascii="MS Mincho" w:eastAsia="MS Mincho" w:hAnsi="MS Mincho" w:cs="MS Mincho" w:hint="eastAsia"/>
        </w:rPr>
        <w:t>⁃</w:t>
      </w:r>
      <w:r w:rsidRPr="006A3584">
        <w:t>7876.2019.06.007</w:t>
      </w:r>
    </w:p>
    <w:p w:rsidR="006A3584" w:rsidRPr="006A3584" w:rsidRDefault="006A3584" w:rsidP="006A3584">
      <w:pPr>
        <w:pStyle w:val="EndNoteBibliography"/>
        <w:ind w:left="720" w:hanging="720"/>
      </w:pPr>
      <w:r w:rsidRPr="006A3584">
        <w:lastRenderedPageBreak/>
        <w:t xml:space="preserve">9. Zhang H, Qin X, Shi Y, et al. Genotype-phenotype correlations of heterozygous HTRA1-related cerebral small vessel disease: case report and systematic review. </w:t>
      </w:r>
      <w:r w:rsidRPr="006A3584">
        <w:rPr>
          <w:i/>
        </w:rPr>
        <w:t>Neurogenetics</w:t>
      </w:r>
      <w:r w:rsidRPr="006A3584">
        <w:t xml:space="preserve"> 2021;22(3):187-94. doi: 10.1007/s10048-021-00646-5 [published Online First: 2021/05/09]</w:t>
      </w:r>
    </w:p>
    <w:p w:rsidR="006A3584" w:rsidRPr="006A3584" w:rsidRDefault="006A3584" w:rsidP="006A3584">
      <w:pPr>
        <w:pStyle w:val="EndNoteBibliography"/>
        <w:ind w:left="720" w:hanging="720"/>
      </w:pPr>
      <w:r w:rsidRPr="006A3584">
        <w:t xml:space="preserve">10. Chen MJ, Zhang Y, Luo WJ, et al. Identified novel heterozygous HTRA1 pathogenic variants in Chinese patients with HTRA1-associated dominant cerebral small vessel disease. </w:t>
      </w:r>
      <w:r w:rsidRPr="006A3584">
        <w:rPr>
          <w:i/>
        </w:rPr>
        <w:t>Frontiers in genetics</w:t>
      </w:r>
      <w:r w:rsidRPr="006A3584">
        <w:t xml:space="preserve"> 2022;13:909131. doi: 10.3389/fgene.2022.909131 [published Online First: 2022/08/30]</w:t>
      </w:r>
    </w:p>
    <w:p w:rsidR="006A3584" w:rsidRPr="006A3584" w:rsidRDefault="006A3584" w:rsidP="006A3584">
      <w:pPr>
        <w:pStyle w:val="EndNoteBibliography"/>
        <w:ind w:left="720" w:hanging="720"/>
      </w:pPr>
      <w:r w:rsidRPr="006A3584">
        <w:t xml:space="preserve">11. Wu C, Chen L, Ke S. Novel Heterozygous HTRA1 Pathogenic Variant Found in a Chinese Family with Autosomal Dominant Cerebral Small Vessel Disease. </w:t>
      </w:r>
      <w:r w:rsidRPr="006A3584">
        <w:rPr>
          <w:i/>
        </w:rPr>
        <w:t>Annals of Indian Academy of Neurology</w:t>
      </w:r>
      <w:r w:rsidRPr="006A3584">
        <w:t xml:space="preserve"> 2020;23(6):832-35. doi: 10.4103/aian.AIAN_74_20 [published Online First: 2021/03/11]</w:t>
      </w:r>
    </w:p>
    <w:p w:rsidR="006A3584" w:rsidRPr="006A3584" w:rsidRDefault="006A3584" w:rsidP="006A3584">
      <w:pPr>
        <w:pStyle w:val="EndNoteBibliography"/>
        <w:ind w:left="720" w:hanging="720"/>
      </w:pPr>
      <w:r w:rsidRPr="006A3584">
        <w:t xml:space="preserve">12. Oluwole OJ, Ibrahim H, Garozzo D, et al. Cerebral small vessel disease due to a unique heterozygous HTRA1 mutation in an African man. </w:t>
      </w:r>
      <w:r w:rsidRPr="006A3584">
        <w:rPr>
          <w:i/>
        </w:rPr>
        <w:t>Neurology Genetics</w:t>
      </w:r>
      <w:r w:rsidRPr="006A3584">
        <w:t xml:space="preserve"> 2020;6(1):e382. doi: 10.1212/nxg.0000000000000382 [published Online First: 2020/02/12]</w:t>
      </w:r>
    </w:p>
    <w:p w:rsidR="006A3584" w:rsidRPr="006A3584" w:rsidRDefault="006A3584" w:rsidP="006A3584">
      <w:pPr>
        <w:pStyle w:val="EndNoteBibliography"/>
        <w:ind w:left="720" w:hanging="720"/>
      </w:pPr>
      <w:r w:rsidRPr="006A3584">
        <w:t xml:space="preserve">13. Mönkäre S, Kuuluvainen L, Schleutker J, et al. Genetic analysis reveals novel variants for vascular cognitive impairment. </w:t>
      </w:r>
      <w:r w:rsidRPr="006A3584">
        <w:rPr>
          <w:i/>
        </w:rPr>
        <w:t>Acta neurologica Scandinavica</w:t>
      </w:r>
      <w:r w:rsidRPr="006A3584">
        <w:t xml:space="preserve"> 2022;146(1):42-50. doi: 10.1111/ane.13613 [published Online First: 2022/03/22]</w:t>
      </w:r>
    </w:p>
    <w:p w:rsidR="006A3584" w:rsidRPr="006A3584" w:rsidRDefault="006A3584" w:rsidP="006A3584">
      <w:pPr>
        <w:pStyle w:val="EndNoteBibliography"/>
        <w:ind w:left="720" w:hanging="720"/>
      </w:pPr>
      <w:r w:rsidRPr="006A3584">
        <w:t xml:space="preserve">14. Zhou H, Jiao B, Ouyang Z, et al. Report of two pedigrees with heterozygous HTRA1 variants-related cerebral small vessel disease and literature review. </w:t>
      </w:r>
      <w:r w:rsidRPr="006A3584">
        <w:rPr>
          <w:i/>
        </w:rPr>
        <w:t>Molecular genetics &amp; genomic medicine</w:t>
      </w:r>
      <w:r w:rsidRPr="006A3584">
        <w:t xml:space="preserve"> 2022;10(10):e2032. doi: 10.1002/mgg3.2032 [published Online First: 2022/08/11]</w:t>
      </w:r>
    </w:p>
    <w:p w:rsidR="006A3584" w:rsidRPr="006A3584" w:rsidRDefault="006A3584" w:rsidP="006A3584">
      <w:pPr>
        <w:pStyle w:val="EndNoteBibliography"/>
        <w:ind w:left="720" w:hanging="720"/>
      </w:pPr>
      <w:r w:rsidRPr="006A3584">
        <w:t xml:space="preserve">15. Zhu M, Zhou M, Hong D. Middle-aged male with episodic dizziness for 2 years and right limb weakness for 2 days -CADASIL 2. </w:t>
      </w:r>
      <w:r w:rsidRPr="006A3584">
        <w:rPr>
          <w:i/>
        </w:rPr>
        <w:t>Chin J Nerv Ment Dis</w:t>
      </w:r>
      <w:r w:rsidRPr="006A3584">
        <w:t xml:space="preserve"> 2020;46(10):637-40. doi: 10.3969/j.issn.1002-0152.2020.10.01</w:t>
      </w:r>
    </w:p>
    <w:p w:rsidR="00D85DB2" w:rsidRPr="0022218F" w:rsidRDefault="007E4EF5">
      <w:r>
        <w:fldChar w:fldCharType="end"/>
      </w:r>
    </w:p>
    <w:sectPr w:rsidR="00D85DB2" w:rsidRPr="0022218F" w:rsidSect="007E4EF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24816" w:rsidRDefault="00524816" w:rsidP="0022218F">
      <w:r>
        <w:separator/>
      </w:r>
    </w:p>
  </w:endnote>
  <w:endnote w:type="continuationSeparator" w:id="0">
    <w:p w:rsidR="00524816" w:rsidRDefault="00524816" w:rsidP="0022218F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STONESF-I">
    <w:altName w:val="Times New Roman"/>
    <w:charset w:val="00"/>
    <w:family w:val="roman"/>
    <w:pitch w:val="default"/>
    <w:sig w:usb0="00000000" w:usb1="00000000" w:usb2="00000000" w:usb3="00000000" w:csb0="0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24816" w:rsidRDefault="00524816" w:rsidP="0022218F">
      <w:r>
        <w:separator/>
      </w:r>
    </w:p>
  </w:footnote>
  <w:footnote w:type="continuationSeparator" w:id="0">
    <w:p w:rsidR="00524816" w:rsidRDefault="00524816" w:rsidP="0022218F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7EAE3A1C"/>
    <w:multiLevelType w:val="hybridMultilevel"/>
    <w:tmpl w:val="BF2A52C6"/>
    <w:lvl w:ilvl="0" w:tplc="030E87D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4098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50e22sas9e9aved5xax02w5r5pfe259df0v&quot;&gt;AD-HTRA1脑小血管病EndNote库&lt;record-ids&gt;&lt;item&gt;7&lt;/item&gt;&lt;item&gt;8&lt;/item&gt;&lt;item&gt;12&lt;/item&gt;&lt;item&gt;17&lt;/item&gt;&lt;item&gt;23&lt;/item&gt;&lt;item&gt;40&lt;/item&gt;&lt;item&gt;41&lt;/item&gt;&lt;item&gt;86&lt;/item&gt;&lt;item&gt;106&lt;/item&gt;&lt;item&gt;107&lt;/item&gt;&lt;item&gt;109&lt;/item&gt;&lt;item&gt;110&lt;/item&gt;&lt;item&gt;113&lt;/item&gt;&lt;/record-ids&gt;&lt;/item&gt;&lt;/Libraries&gt;"/>
  </w:docVars>
  <w:rsids>
    <w:rsidRoot w:val="00E27C26"/>
    <w:rsid w:val="00003029"/>
    <w:rsid w:val="00006A99"/>
    <w:rsid w:val="00032922"/>
    <w:rsid w:val="00064CA0"/>
    <w:rsid w:val="000A5065"/>
    <w:rsid w:val="000B2CE9"/>
    <w:rsid w:val="000D33E0"/>
    <w:rsid w:val="00100426"/>
    <w:rsid w:val="001008DD"/>
    <w:rsid w:val="00151605"/>
    <w:rsid w:val="00176C92"/>
    <w:rsid w:val="00205475"/>
    <w:rsid w:val="0022218F"/>
    <w:rsid w:val="00225056"/>
    <w:rsid w:val="002766B7"/>
    <w:rsid w:val="002B131B"/>
    <w:rsid w:val="002C22C4"/>
    <w:rsid w:val="002C4D4E"/>
    <w:rsid w:val="002C70E7"/>
    <w:rsid w:val="0032329E"/>
    <w:rsid w:val="003234D9"/>
    <w:rsid w:val="00362BFC"/>
    <w:rsid w:val="00381FF7"/>
    <w:rsid w:val="003B10C6"/>
    <w:rsid w:val="0042332B"/>
    <w:rsid w:val="004279E8"/>
    <w:rsid w:val="0048381E"/>
    <w:rsid w:val="00522572"/>
    <w:rsid w:val="00524816"/>
    <w:rsid w:val="005C4D2B"/>
    <w:rsid w:val="005D5924"/>
    <w:rsid w:val="005F21C6"/>
    <w:rsid w:val="0069406B"/>
    <w:rsid w:val="006A3584"/>
    <w:rsid w:val="006B34D5"/>
    <w:rsid w:val="006B4D53"/>
    <w:rsid w:val="006D113E"/>
    <w:rsid w:val="006F00E0"/>
    <w:rsid w:val="0071144F"/>
    <w:rsid w:val="00723D1C"/>
    <w:rsid w:val="00733AC3"/>
    <w:rsid w:val="0075556A"/>
    <w:rsid w:val="00782054"/>
    <w:rsid w:val="007E4EF5"/>
    <w:rsid w:val="007F3957"/>
    <w:rsid w:val="00822486"/>
    <w:rsid w:val="00844EB3"/>
    <w:rsid w:val="008A7BEB"/>
    <w:rsid w:val="008B0F4E"/>
    <w:rsid w:val="008E22AC"/>
    <w:rsid w:val="009252AC"/>
    <w:rsid w:val="009434B5"/>
    <w:rsid w:val="00952700"/>
    <w:rsid w:val="0097416B"/>
    <w:rsid w:val="00987546"/>
    <w:rsid w:val="009B6099"/>
    <w:rsid w:val="009F2D51"/>
    <w:rsid w:val="00A03693"/>
    <w:rsid w:val="00A35EFA"/>
    <w:rsid w:val="00A4237D"/>
    <w:rsid w:val="00AD4339"/>
    <w:rsid w:val="00AD68B3"/>
    <w:rsid w:val="00AF3443"/>
    <w:rsid w:val="00B23E8A"/>
    <w:rsid w:val="00B2647E"/>
    <w:rsid w:val="00BA3DBA"/>
    <w:rsid w:val="00BC59F8"/>
    <w:rsid w:val="00BF4641"/>
    <w:rsid w:val="00C06579"/>
    <w:rsid w:val="00C26C5E"/>
    <w:rsid w:val="00C27B5C"/>
    <w:rsid w:val="00C329A6"/>
    <w:rsid w:val="00C337C5"/>
    <w:rsid w:val="00C64119"/>
    <w:rsid w:val="00C96619"/>
    <w:rsid w:val="00CA53EC"/>
    <w:rsid w:val="00CD1BB3"/>
    <w:rsid w:val="00D01494"/>
    <w:rsid w:val="00D176E3"/>
    <w:rsid w:val="00D4152B"/>
    <w:rsid w:val="00D85DB2"/>
    <w:rsid w:val="00DD4A11"/>
    <w:rsid w:val="00E27C26"/>
    <w:rsid w:val="00E37B34"/>
    <w:rsid w:val="00E475B6"/>
    <w:rsid w:val="00E65925"/>
    <w:rsid w:val="00EB496A"/>
    <w:rsid w:val="00EC059B"/>
    <w:rsid w:val="00EC6A7E"/>
    <w:rsid w:val="00ED1B2F"/>
    <w:rsid w:val="00EF123F"/>
    <w:rsid w:val="00F26633"/>
    <w:rsid w:val="00F460FC"/>
    <w:rsid w:val="00F618BC"/>
    <w:rsid w:val="00F65841"/>
    <w:rsid w:val="00F86B4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8A7BEB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1"/>
    <w:uiPriority w:val="99"/>
    <w:unhideWhenUsed/>
    <w:rsid w:val="0022218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1">
    <w:name w:val="页眉 Char1"/>
    <w:basedOn w:val="a0"/>
    <w:link w:val="a3"/>
    <w:uiPriority w:val="99"/>
    <w:rsid w:val="0022218F"/>
    <w:rPr>
      <w:sz w:val="18"/>
      <w:szCs w:val="18"/>
    </w:rPr>
  </w:style>
  <w:style w:type="paragraph" w:styleId="a4">
    <w:name w:val="footer"/>
    <w:basedOn w:val="a"/>
    <w:link w:val="Char10"/>
    <w:uiPriority w:val="99"/>
    <w:unhideWhenUsed/>
    <w:rsid w:val="0022218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0">
    <w:name w:val="页脚 Char1"/>
    <w:basedOn w:val="a0"/>
    <w:link w:val="a4"/>
    <w:uiPriority w:val="99"/>
    <w:rsid w:val="0022218F"/>
    <w:rPr>
      <w:sz w:val="18"/>
      <w:szCs w:val="18"/>
    </w:rPr>
  </w:style>
  <w:style w:type="paragraph" w:customStyle="1" w:styleId="a5">
    <w:basedOn w:val="a"/>
    <w:next w:val="a6"/>
    <w:uiPriority w:val="34"/>
    <w:qFormat/>
    <w:rsid w:val="0022218F"/>
    <w:pPr>
      <w:ind w:firstLineChars="200" w:firstLine="420"/>
    </w:pPr>
    <w:rPr>
      <w:rFonts w:ascii="Calibri" w:eastAsia="宋体" w:hAnsi="Calibri" w:cs="Times New Roman"/>
    </w:rPr>
  </w:style>
  <w:style w:type="character" w:customStyle="1" w:styleId="Char">
    <w:name w:val="页眉 Char"/>
    <w:uiPriority w:val="99"/>
    <w:rsid w:val="0022218F"/>
    <w:rPr>
      <w:sz w:val="18"/>
      <w:szCs w:val="18"/>
      <w:lang/>
    </w:rPr>
  </w:style>
  <w:style w:type="character" w:customStyle="1" w:styleId="Char0">
    <w:name w:val="页脚 Char"/>
    <w:uiPriority w:val="99"/>
    <w:rsid w:val="0022218F"/>
    <w:rPr>
      <w:sz w:val="18"/>
      <w:szCs w:val="18"/>
      <w:lang/>
    </w:rPr>
  </w:style>
  <w:style w:type="table" w:styleId="a7">
    <w:name w:val="Table Grid"/>
    <w:basedOn w:val="a1"/>
    <w:rsid w:val="0022218F"/>
    <w:rPr>
      <w:rFonts w:ascii="Calibri" w:eastAsia="宋体" w:hAnsi="Calibri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Char"/>
    <w:rsid w:val="0022218F"/>
    <w:pPr>
      <w:jc w:val="center"/>
    </w:pPr>
    <w:rPr>
      <w:rFonts w:ascii="Calibri" w:eastAsia="宋体" w:hAnsi="Calibri" w:cs="Calibri"/>
      <w:noProof/>
      <w:sz w:val="20"/>
      <w:lang/>
    </w:rPr>
  </w:style>
  <w:style w:type="character" w:customStyle="1" w:styleId="EndNoteBibliographyTitleChar">
    <w:name w:val="EndNote Bibliography Title Char"/>
    <w:link w:val="EndNoteBibliographyTitle"/>
    <w:rsid w:val="0022218F"/>
    <w:rPr>
      <w:rFonts w:ascii="Calibri" w:eastAsia="宋体" w:hAnsi="Calibri" w:cs="Calibri"/>
      <w:noProof/>
      <w:sz w:val="20"/>
      <w:lang/>
    </w:rPr>
  </w:style>
  <w:style w:type="paragraph" w:customStyle="1" w:styleId="EndNoteBibliography">
    <w:name w:val="EndNote Bibliography"/>
    <w:basedOn w:val="a"/>
    <w:link w:val="EndNoteBibliographyChar"/>
    <w:rsid w:val="0022218F"/>
    <w:rPr>
      <w:rFonts w:ascii="Calibri" w:eastAsia="宋体" w:hAnsi="Calibri" w:cs="Calibri"/>
      <w:noProof/>
      <w:sz w:val="20"/>
      <w:lang/>
    </w:rPr>
  </w:style>
  <w:style w:type="character" w:customStyle="1" w:styleId="EndNoteBibliographyChar">
    <w:name w:val="EndNote Bibliography Char"/>
    <w:link w:val="EndNoteBibliography"/>
    <w:rsid w:val="0022218F"/>
    <w:rPr>
      <w:rFonts w:ascii="Calibri" w:eastAsia="宋体" w:hAnsi="Calibri" w:cs="Calibri"/>
      <w:noProof/>
      <w:sz w:val="20"/>
      <w:lang/>
    </w:rPr>
  </w:style>
  <w:style w:type="paragraph" w:styleId="a8">
    <w:name w:val="Balloon Text"/>
    <w:basedOn w:val="a"/>
    <w:link w:val="Char2"/>
    <w:uiPriority w:val="99"/>
    <w:semiHidden/>
    <w:unhideWhenUsed/>
    <w:rsid w:val="0022218F"/>
    <w:rPr>
      <w:rFonts w:ascii="Calibri" w:eastAsia="宋体" w:hAnsi="Calibri" w:cs="Times New Roman"/>
      <w:kern w:val="0"/>
      <w:sz w:val="18"/>
      <w:szCs w:val="18"/>
      <w:lang/>
    </w:rPr>
  </w:style>
  <w:style w:type="character" w:customStyle="1" w:styleId="a9">
    <w:name w:val="批注框文本 字符"/>
    <w:basedOn w:val="a0"/>
    <w:uiPriority w:val="99"/>
    <w:semiHidden/>
    <w:rsid w:val="0022218F"/>
    <w:rPr>
      <w:sz w:val="18"/>
      <w:szCs w:val="18"/>
    </w:rPr>
  </w:style>
  <w:style w:type="character" w:customStyle="1" w:styleId="Char2">
    <w:name w:val="批注框文本 Char"/>
    <w:link w:val="a8"/>
    <w:uiPriority w:val="99"/>
    <w:semiHidden/>
    <w:rsid w:val="0022218F"/>
    <w:rPr>
      <w:rFonts w:ascii="Calibri" w:eastAsia="宋体" w:hAnsi="Calibri" w:cs="Times New Roman"/>
      <w:kern w:val="0"/>
      <w:sz w:val="18"/>
      <w:szCs w:val="18"/>
      <w:lang/>
    </w:rPr>
  </w:style>
  <w:style w:type="character" w:styleId="aa">
    <w:name w:val="Hyperlink"/>
    <w:uiPriority w:val="99"/>
    <w:unhideWhenUsed/>
    <w:rsid w:val="0022218F"/>
    <w:rPr>
      <w:color w:val="0000FF"/>
      <w:u w:val="single"/>
    </w:rPr>
  </w:style>
  <w:style w:type="character" w:styleId="ab">
    <w:name w:val="Emphasis"/>
    <w:uiPriority w:val="20"/>
    <w:qFormat/>
    <w:rsid w:val="0022218F"/>
    <w:rPr>
      <w:i/>
      <w:iCs/>
    </w:rPr>
  </w:style>
  <w:style w:type="character" w:customStyle="1" w:styleId="fontstyle01">
    <w:name w:val="fontstyle01"/>
    <w:rsid w:val="0022218F"/>
    <w:rPr>
      <w:rFonts w:ascii="AdvSTONESF-I" w:hAnsi="AdvSTONESF-I" w:hint="default"/>
      <w:b w:val="0"/>
      <w:bCs w:val="0"/>
      <w:i w:val="0"/>
      <w:iCs w:val="0"/>
      <w:color w:val="000000"/>
      <w:sz w:val="28"/>
      <w:szCs w:val="28"/>
    </w:rPr>
  </w:style>
  <w:style w:type="character" w:styleId="ac">
    <w:name w:val="Strong"/>
    <w:uiPriority w:val="22"/>
    <w:qFormat/>
    <w:rsid w:val="0022218F"/>
    <w:rPr>
      <w:b/>
      <w:bCs/>
    </w:rPr>
  </w:style>
  <w:style w:type="paragraph" w:styleId="ad">
    <w:name w:val="Normal (Web)"/>
    <w:basedOn w:val="a"/>
    <w:uiPriority w:val="99"/>
    <w:unhideWhenUsed/>
    <w:rsid w:val="0022218F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e">
    <w:name w:val="line number"/>
    <w:basedOn w:val="a0"/>
    <w:uiPriority w:val="99"/>
    <w:semiHidden/>
    <w:unhideWhenUsed/>
    <w:rsid w:val="0022218F"/>
  </w:style>
  <w:style w:type="character" w:styleId="af">
    <w:name w:val="annotation reference"/>
    <w:uiPriority w:val="99"/>
    <w:semiHidden/>
    <w:unhideWhenUsed/>
    <w:rsid w:val="0022218F"/>
    <w:rPr>
      <w:sz w:val="21"/>
      <w:szCs w:val="21"/>
    </w:rPr>
  </w:style>
  <w:style w:type="paragraph" w:styleId="af0">
    <w:name w:val="annotation text"/>
    <w:basedOn w:val="a"/>
    <w:link w:val="Char3"/>
    <w:uiPriority w:val="99"/>
    <w:semiHidden/>
    <w:unhideWhenUsed/>
    <w:rsid w:val="0022218F"/>
    <w:pPr>
      <w:jc w:val="left"/>
    </w:pPr>
    <w:rPr>
      <w:rFonts w:ascii="Calibri" w:eastAsia="宋体" w:hAnsi="Calibri" w:cs="Times New Roman"/>
    </w:rPr>
  </w:style>
  <w:style w:type="character" w:customStyle="1" w:styleId="Char3">
    <w:name w:val="批注文字 Char"/>
    <w:basedOn w:val="a0"/>
    <w:link w:val="af0"/>
    <w:uiPriority w:val="99"/>
    <w:semiHidden/>
    <w:rsid w:val="0022218F"/>
    <w:rPr>
      <w:rFonts w:ascii="Calibri" w:eastAsia="宋体" w:hAnsi="Calibri" w:cs="Times New Roman"/>
    </w:rPr>
  </w:style>
  <w:style w:type="paragraph" w:styleId="af1">
    <w:name w:val="annotation subject"/>
    <w:basedOn w:val="af0"/>
    <w:next w:val="af0"/>
    <w:link w:val="Char4"/>
    <w:uiPriority w:val="99"/>
    <w:semiHidden/>
    <w:unhideWhenUsed/>
    <w:rsid w:val="0022218F"/>
    <w:rPr>
      <w:b/>
      <w:bCs/>
    </w:rPr>
  </w:style>
  <w:style w:type="character" w:customStyle="1" w:styleId="Char4">
    <w:name w:val="批注主题 Char"/>
    <w:basedOn w:val="Char3"/>
    <w:link w:val="af1"/>
    <w:uiPriority w:val="99"/>
    <w:semiHidden/>
    <w:rsid w:val="0022218F"/>
    <w:rPr>
      <w:rFonts w:ascii="Calibri" w:eastAsia="宋体" w:hAnsi="Calibri" w:cs="Times New Roman"/>
      <w:b/>
      <w:bCs/>
    </w:rPr>
  </w:style>
  <w:style w:type="paragraph" w:styleId="af2">
    <w:name w:val="Revision"/>
    <w:hidden/>
    <w:uiPriority w:val="99"/>
    <w:semiHidden/>
    <w:rsid w:val="0022218F"/>
    <w:rPr>
      <w:rFonts w:ascii="Calibri" w:eastAsia="宋体" w:hAnsi="Calibri" w:cs="Times New Roman"/>
    </w:rPr>
  </w:style>
  <w:style w:type="paragraph" w:styleId="a6">
    <w:name w:val="List Paragraph"/>
    <w:basedOn w:val="a"/>
    <w:uiPriority w:val="34"/>
    <w:qFormat/>
    <w:rsid w:val="0022218F"/>
    <w:pPr>
      <w:ind w:firstLineChars="200" w:firstLine="420"/>
    </w:pPr>
    <w:rPr>
      <w:rFonts w:ascii="Calibri" w:eastAsia="宋体" w:hAnsi="Calibri" w:cs="Times New Roman"/>
    </w:rPr>
  </w:style>
  <w:style w:type="character" w:customStyle="1" w:styleId="1">
    <w:name w:val="访问过的超链接1"/>
    <w:basedOn w:val="a0"/>
    <w:uiPriority w:val="99"/>
    <w:semiHidden/>
    <w:unhideWhenUsed/>
    <w:rsid w:val="0022218F"/>
    <w:rPr>
      <w:color w:val="954F72"/>
      <w:u w:val="single"/>
    </w:rPr>
  </w:style>
  <w:style w:type="character" w:styleId="af3">
    <w:name w:val="FollowedHyperlink"/>
    <w:basedOn w:val="a0"/>
    <w:uiPriority w:val="99"/>
    <w:semiHidden/>
    <w:unhideWhenUsed/>
    <w:rsid w:val="0022218F"/>
    <w:rPr>
      <w:color w:val="800080" w:themeColor="followed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3</TotalTime>
  <Pages>4</Pages>
  <Words>3645</Words>
  <Characters>20780</Characters>
  <Application>Microsoft Office Word</Application>
  <DocSecurity>0</DocSecurity>
  <Lines>173</Lines>
  <Paragraphs>48</Paragraphs>
  <ScaleCrop>false</ScaleCrop>
  <Company/>
  <LinksUpToDate>false</LinksUpToDate>
  <CharactersWithSpaces>2437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慧娟 李</dc:creator>
  <cp:keywords/>
  <dc:description/>
  <cp:lastModifiedBy>123</cp:lastModifiedBy>
  <cp:revision>64</cp:revision>
  <dcterms:created xsi:type="dcterms:W3CDTF">2022-10-07T13:57:00Z</dcterms:created>
  <dcterms:modified xsi:type="dcterms:W3CDTF">2023-03-14T14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d39b89a08be574aed4810058d4e54c6bb60f863c96960a872a9ccaa92aeb7117</vt:lpwstr>
  </property>
</Properties>
</file>